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22008" w14:textId="3363A153" w:rsidR="00112239" w:rsidRPr="002377CA" w:rsidRDefault="009B092D" w:rsidP="002377CA">
      <w:pPr>
        <w:pStyle w:val="Heading1"/>
        <w:rPr>
          <w:rStyle w:val="normaltextrun"/>
        </w:rPr>
      </w:pPr>
      <w:r w:rsidRPr="002377CA">
        <w:rPr>
          <w:rStyle w:val="normaltextrun"/>
        </w:rPr>
        <w:t>T</w:t>
      </w:r>
      <w:r w:rsidR="00D36735" w:rsidRPr="002377CA">
        <w:rPr>
          <w:rStyle w:val="normaltextrun"/>
        </w:rPr>
        <w:t xml:space="preserve">he role of the kynurenine pathway (KP) in </w:t>
      </w:r>
      <w:r w:rsidR="00F85753" w:rsidRPr="002377CA">
        <w:rPr>
          <w:rStyle w:val="normaltextrun"/>
        </w:rPr>
        <w:t>irreversible pulpitis</w:t>
      </w:r>
      <w:r w:rsidR="00D36735" w:rsidRPr="002377CA">
        <w:rPr>
          <w:rStyle w:val="normaltextrun"/>
        </w:rPr>
        <w:t>.</w:t>
      </w:r>
    </w:p>
    <w:p w14:paraId="4FF0A062" w14:textId="77777777" w:rsidR="00D36735" w:rsidRDefault="00D36735" w:rsidP="0035423B">
      <w:pPr>
        <w:pStyle w:val="paragraph"/>
        <w:rPr>
          <w:sz w:val="22"/>
          <w:szCs w:val="22"/>
        </w:rPr>
      </w:pPr>
      <w:r>
        <w:rPr>
          <w:rStyle w:val="normaltextrun"/>
          <w:rFonts w:ascii="Calibri" w:hAnsi="Calibri" w:cs="Calibri"/>
          <w:b/>
          <w:bCs/>
          <w:sz w:val="32"/>
          <w:szCs w:val="32"/>
        </w:rPr>
        <w:t>Authors</w:t>
      </w:r>
      <w:r>
        <w:rPr>
          <w:rStyle w:val="eop"/>
          <w:rFonts w:ascii="Calibri" w:eastAsiaTheme="majorEastAsia" w:hAnsi="Calibri" w:cs="Calibri"/>
        </w:rPr>
        <w:t> </w:t>
      </w:r>
    </w:p>
    <w:p w14:paraId="5D45BB1F" w14:textId="5E25D275" w:rsidR="00D36735" w:rsidRDefault="00D36735" w:rsidP="0035423B">
      <w:pPr>
        <w:pStyle w:val="paragraph"/>
        <w:rPr>
          <w:rStyle w:val="eop"/>
          <w:rFonts w:ascii="Calibri" w:hAnsi="Calibri" w:cs="Calibri"/>
          <w:sz w:val="22"/>
          <w:szCs w:val="22"/>
        </w:rPr>
      </w:pPr>
      <w:r>
        <w:rPr>
          <w:rStyle w:val="normaltextrun"/>
          <w:rFonts w:ascii="Calibri" w:hAnsi="Calibri" w:cs="Calibri"/>
          <w:sz w:val="22"/>
          <w:szCs w:val="22"/>
        </w:rPr>
        <w:t>J. Coulter,</w:t>
      </w:r>
      <w:r w:rsidR="00BA41AB">
        <w:rPr>
          <w:rStyle w:val="normaltextrun"/>
          <w:rFonts w:ascii="Calibri" w:hAnsi="Calibri" w:cs="Calibri"/>
          <w:sz w:val="22"/>
          <w:szCs w:val="22"/>
        </w:rPr>
        <w:t xml:space="preserve"> </w:t>
      </w:r>
      <w:r w:rsidR="00A214FB" w:rsidRPr="00A214FB">
        <w:rPr>
          <w:rStyle w:val="normaltextrun"/>
          <w:rFonts w:ascii="Calibri" w:hAnsi="Calibri" w:cs="Calibri"/>
          <w:sz w:val="22"/>
          <w:szCs w:val="22"/>
        </w:rPr>
        <w:t>H. De-Paula-Lemos</w:t>
      </w:r>
      <w:r w:rsidR="008D1D37">
        <w:rPr>
          <w:rStyle w:val="normaltextrun"/>
          <w:rFonts w:ascii="Calibri" w:hAnsi="Calibri" w:cs="Calibri"/>
          <w:sz w:val="22"/>
          <w:szCs w:val="22"/>
        </w:rPr>
        <w:t>,</w:t>
      </w:r>
      <w:r w:rsidR="008D1D37" w:rsidRPr="008D1D37">
        <w:rPr>
          <w:rStyle w:val="normaltextrun"/>
          <w:rFonts w:ascii="Calibri" w:hAnsi="Calibri" w:cs="Calibri"/>
          <w:sz w:val="22"/>
          <w:szCs w:val="22"/>
        </w:rPr>
        <w:t xml:space="preserve"> </w:t>
      </w:r>
      <w:r w:rsidR="008D1D37">
        <w:rPr>
          <w:rStyle w:val="normaltextrun"/>
          <w:rFonts w:ascii="Calibri" w:hAnsi="Calibri" w:cs="Calibri"/>
          <w:sz w:val="22"/>
          <w:szCs w:val="22"/>
        </w:rPr>
        <w:t>C. J. Nile</w:t>
      </w:r>
      <w:r w:rsidR="00A214FB" w:rsidRPr="00A214FB">
        <w:rPr>
          <w:rStyle w:val="normaltextrun"/>
          <w:rFonts w:ascii="Calibri" w:hAnsi="Calibri" w:cs="Calibri"/>
          <w:sz w:val="22"/>
          <w:szCs w:val="22"/>
        </w:rPr>
        <w:t>, P</w:t>
      </w:r>
      <w:r w:rsidR="00A214FB">
        <w:rPr>
          <w:rStyle w:val="normaltextrun"/>
          <w:rFonts w:ascii="Calibri" w:hAnsi="Calibri" w:cs="Calibri"/>
          <w:sz w:val="22"/>
          <w:szCs w:val="22"/>
        </w:rPr>
        <w:t>.</w:t>
      </w:r>
      <w:r w:rsidR="00A214FB" w:rsidRPr="00A214FB">
        <w:rPr>
          <w:rStyle w:val="normaltextrun"/>
          <w:rFonts w:ascii="Calibri" w:hAnsi="Calibri" w:cs="Calibri"/>
          <w:sz w:val="22"/>
          <w:szCs w:val="22"/>
        </w:rPr>
        <w:t xml:space="preserve"> LoCoco</w:t>
      </w:r>
      <w:r w:rsidR="00A214FB">
        <w:rPr>
          <w:rStyle w:val="normaltextrun"/>
          <w:rFonts w:ascii="Calibri" w:hAnsi="Calibri" w:cs="Calibri"/>
          <w:sz w:val="22"/>
          <w:szCs w:val="22"/>
        </w:rPr>
        <w:t xml:space="preserve">, </w:t>
      </w:r>
      <w:r>
        <w:rPr>
          <w:rStyle w:val="normaltextrun"/>
          <w:rFonts w:ascii="Calibri" w:hAnsi="Calibri" w:cs="Calibri"/>
          <w:sz w:val="22"/>
          <w:szCs w:val="22"/>
        </w:rPr>
        <w:t>J. Whitworth</w:t>
      </w:r>
      <w:r w:rsidR="004D1AFF">
        <w:rPr>
          <w:rStyle w:val="normaltextrun"/>
          <w:rFonts w:ascii="Calibri" w:hAnsi="Calibri" w:cs="Calibri"/>
          <w:sz w:val="22"/>
          <w:szCs w:val="22"/>
        </w:rPr>
        <w:t>,</w:t>
      </w:r>
      <w:r w:rsidR="004D1AFF" w:rsidRPr="004D1AFF">
        <w:rPr>
          <w:rStyle w:val="normaltextrun"/>
          <w:rFonts w:ascii="Calibri" w:hAnsi="Calibri" w:cs="Calibri"/>
          <w:sz w:val="22"/>
          <w:szCs w:val="22"/>
        </w:rPr>
        <w:t xml:space="preserve"> </w:t>
      </w:r>
      <w:r>
        <w:rPr>
          <w:rStyle w:val="normaltextrun"/>
          <w:rFonts w:ascii="Calibri" w:hAnsi="Calibri" w:cs="Calibri"/>
          <w:sz w:val="22"/>
          <w:szCs w:val="22"/>
        </w:rPr>
        <w:t>R. Valentine</w:t>
      </w:r>
      <w:r w:rsidR="00A214FB">
        <w:rPr>
          <w:rStyle w:val="normaltextrun"/>
          <w:rFonts w:ascii="Calibri" w:hAnsi="Calibri" w:cs="Calibri"/>
          <w:sz w:val="22"/>
          <w:szCs w:val="22"/>
        </w:rPr>
        <w:t>,</w:t>
      </w:r>
      <w:r w:rsidR="00A214FB" w:rsidRPr="00A214FB">
        <w:rPr>
          <w:rStyle w:val="normaltextrun"/>
          <w:rFonts w:ascii="Calibri" w:hAnsi="Calibri" w:cs="Calibri"/>
          <w:sz w:val="22"/>
          <w:szCs w:val="22"/>
        </w:rPr>
        <w:t xml:space="preserve"> </w:t>
      </w:r>
      <w:r w:rsidR="00A214FB">
        <w:rPr>
          <w:rStyle w:val="normaltextrun"/>
          <w:rFonts w:ascii="Calibri" w:hAnsi="Calibri" w:cs="Calibri"/>
          <w:sz w:val="22"/>
          <w:szCs w:val="22"/>
        </w:rPr>
        <w:t>J. Durham</w:t>
      </w:r>
      <w:r>
        <w:rPr>
          <w:rStyle w:val="normaltextrun"/>
          <w:rFonts w:ascii="Calibri" w:hAnsi="Calibri" w:cs="Calibri"/>
          <w:sz w:val="22"/>
          <w:szCs w:val="22"/>
        </w:rPr>
        <w:t xml:space="preserve">, </w:t>
      </w:r>
      <w:r w:rsidR="00A214FB">
        <w:rPr>
          <w:rStyle w:val="normaltextrun"/>
          <w:rFonts w:ascii="Calibri" w:hAnsi="Calibri" w:cs="Calibri"/>
          <w:sz w:val="22"/>
          <w:szCs w:val="22"/>
        </w:rPr>
        <w:t>A. Diogenes,</w:t>
      </w:r>
      <w:r w:rsidR="00A214FB" w:rsidRPr="00A214FB">
        <w:rPr>
          <w:rStyle w:val="normaltextrun"/>
          <w:rFonts w:ascii="Calibri" w:hAnsi="Calibri" w:cs="Calibri"/>
          <w:sz w:val="22"/>
          <w:szCs w:val="22"/>
        </w:rPr>
        <w:t xml:space="preserve"> A. Mellor</w:t>
      </w:r>
      <w:r w:rsidR="00A214FB">
        <w:rPr>
          <w:rStyle w:val="normaltextrun"/>
          <w:rFonts w:ascii="Calibri" w:hAnsi="Calibri" w:cs="Calibri"/>
          <w:sz w:val="22"/>
          <w:szCs w:val="22"/>
        </w:rPr>
        <w:t>,</w:t>
      </w:r>
      <w:r w:rsidR="00A214FB" w:rsidRPr="00A214FB">
        <w:rPr>
          <w:rStyle w:val="normaltextrun"/>
          <w:rFonts w:ascii="Calibri" w:hAnsi="Calibri" w:cs="Calibri"/>
          <w:sz w:val="22"/>
          <w:szCs w:val="22"/>
        </w:rPr>
        <w:t xml:space="preserve"> </w:t>
      </w:r>
      <w:r w:rsidR="004D1AFF">
        <w:rPr>
          <w:rStyle w:val="normaltextrun"/>
          <w:rFonts w:ascii="Calibri" w:hAnsi="Calibri" w:cs="Calibri"/>
          <w:sz w:val="22"/>
          <w:szCs w:val="22"/>
        </w:rPr>
        <w:t>V. Telezkin</w:t>
      </w:r>
      <w:r>
        <w:rPr>
          <w:rStyle w:val="normaltextrun"/>
          <w:rFonts w:ascii="Calibri" w:hAnsi="Calibri" w:cs="Calibri"/>
          <w:sz w:val="22"/>
          <w:szCs w:val="22"/>
        </w:rPr>
        <w:t>.</w:t>
      </w:r>
      <w:r>
        <w:rPr>
          <w:rStyle w:val="eop"/>
          <w:rFonts w:ascii="Calibri" w:eastAsiaTheme="majorEastAsia" w:hAnsi="Calibri" w:cs="Calibri"/>
          <w:sz w:val="22"/>
          <w:szCs w:val="22"/>
        </w:rPr>
        <w:t> </w:t>
      </w:r>
    </w:p>
    <w:p w14:paraId="48D7A1CB" w14:textId="77777777" w:rsidR="00D36735" w:rsidRDefault="00D36735" w:rsidP="0035423B">
      <w:pPr>
        <w:pStyle w:val="paragraph"/>
        <w:rPr>
          <w:sz w:val="22"/>
          <w:szCs w:val="22"/>
        </w:rPr>
      </w:pPr>
      <w:r>
        <w:rPr>
          <w:rStyle w:val="normaltextrun"/>
          <w:rFonts w:ascii="Calibri" w:hAnsi="Calibri" w:cs="Calibri"/>
          <w:b/>
          <w:bCs/>
          <w:sz w:val="32"/>
          <w:szCs w:val="32"/>
        </w:rPr>
        <w:t>Aim</w:t>
      </w:r>
      <w:r>
        <w:rPr>
          <w:rStyle w:val="eop"/>
          <w:rFonts w:ascii="Calibri" w:eastAsiaTheme="majorEastAsia" w:hAnsi="Calibri" w:cs="Calibri"/>
        </w:rPr>
        <w:t> </w:t>
      </w:r>
    </w:p>
    <w:p w14:paraId="1366C2AA" w14:textId="406AF9A0" w:rsidR="00D36735" w:rsidRPr="0035423B" w:rsidRDefault="55D564F4" w:rsidP="33E831C5">
      <w:pPr>
        <w:rPr>
          <w:rStyle w:val="eop"/>
          <w:rFonts w:eastAsiaTheme="majorEastAsia"/>
        </w:rPr>
      </w:pPr>
      <w:bookmarkStart w:id="0" w:name="_Hlk100398076"/>
      <w:r w:rsidRPr="33E831C5">
        <w:rPr>
          <w:rStyle w:val="normaltextrun"/>
        </w:rPr>
        <w:t xml:space="preserve">The kynurenine </w:t>
      </w:r>
      <w:bookmarkEnd w:id="0"/>
      <w:r w:rsidRPr="33E831C5">
        <w:rPr>
          <w:rStyle w:val="normaltextrun"/>
        </w:rPr>
        <w:t>pathway</w:t>
      </w:r>
      <w:r w:rsidR="593108D0" w:rsidRPr="33E831C5">
        <w:rPr>
          <w:rStyle w:val="normaltextrun"/>
        </w:rPr>
        <w:t xml:space="preserve"> (KP)</w:t>
      </w:r>
      <w:r w:rsidRPr="33E831C5">
        <w:rPr>
          <w:rStyle w:val="normaltextrun"/>
        </w:rPr>
        <w:t xml:space="preserve"> </w:t>
      </w:r>
      <w:r w:rsidR="265708F8" w:rsidRPr="33E831C5">
        <w:rPr>
          <w:rStyle w:val="normaltextrun"/>
        </w:rPr>
        <w:t>is</w:t>
      </w:r>
      <w:r w:rsidRPr="33E831C5">
        <w:rPr>
          <w:rStyle w:val="normaltextrun"/>
        </w:rPr>
        <w:t xml:space="preserve"> associated with pain hypersensitivity </w:t>
      </w:r>
      <w:r w:rsidR="4E98B899" w:rsidRPr="33E831C5">
        <w:rPr>
          <w:rStyle w:val="normaltextrun"/>
        </w:rPr>
        <w:t xml:space="preserve">and </w:t>
      </w:r>
      <w:r w:rsidR="65520152" w:rsidRPr="33E831C5">
        <w:rPr>
          <w:rStyle w:val="normaltextrun"/>
        </w:rPr>
        <w:t>Indoleamine</w:t>
      </w:r>
      <w:r w:rsidR="008D1D37">
        <w:rPr>
          <w:rStyle w:val="normaltextrun"/>
        </w:rPr>
        <w:t xml:space="preserve"> </w:t>
      </w:r>
      <w:r w:rsidR="65520152" w:rsidRPr="33E831C5">
        <w:rPr>
          <w:rStyle w:val="normaltextrun"/>
        </w:rPr>
        <w:t>2,3</w:t>
      </w:r>
      <w:r w:rsidR="008D1D37">
        <w:rPr>
          <w:rStyle w:val="normaltextrun"/>
        </w:rPr>
        <w:t xml:space="preserve"> </w:t>
      </w:r>
      <w:r w:rsidR="65520152" w:rsidRPr="33E831C5">
        <w:rPr>
          <w:rStyle w:val="normaltextrun"/>
        </w:rPr>
        <w:t>Dioxygenase</w:t>
      </w:r>
      <w:r w:rsidR="189EC544" w:rsidRPr="33E831C5">
        <w:rPr>
          <w:rStyle w:val="normaltextrun"/>
        </w:rPr>
        <w:t xml:space="preserve"> (ID</w:t>
      </w:r>
      <w:r w:rsidR="73304C2E" w:rsidRPr="33E831C5">
        <w:rPr>
          <w:rStyle w:val="normaltextrun"/>
        </w:rPr>
        <w:t>O</w:t>
      </w:r>
      <w:r w:rsidR="189EC544" w:rsidRPr="33E831C5">
        <w:rPr>
          <w:rStyle w:val="normaltextrun"/>
        </w:rPr>
        <w:t>)</w:t>
      </w:r>
      <w:r w:rsidR="65520152" w:rsidRPr="33E831C5">
        <w:rPr>
          <w:rStyle w:val="normaltextrun"/>
        </w:rPr>
        <w:t xml:space="preserve"> </w:t>
      </w:r>
      <w:r w:rsidR="4E98B899" w:rsidRPr="33E831C5">
        <w:rPr>
          <w:rStyle w:val="normaltextrun"/>
        </w:rPr>
        <w:t>is its</w:t>
      </w:r>
      <w:r w:rsidR="189EC544" w:rsidRPr="33E831C5">
        <w:rPr>
          <w:rStyle w:val="normaltextrun"/>
        </w:rPr>
        <w:t xml:space="preserve"> first and rate limiting enzymatic step</w:t>
      </w:r>
      <w:r w:rsidR="265708F8" w:rsidRPr="33E831C5">
        <w:rPr>
          <w:rStyle w:val="normaltextrun"/>
        </w:rPr>
        <w:t xml:space="preserve">. </w:t>
      </w:r>
      <w:r w:rsidR="73304C2E" w:rsidRPr="33E831C5">
        <w:rPr>
          <w:rStyle w:val="normaltextrun"/>
        </w:rPr>
        <w:t>IDO</w:t>
      </w:r>
      <w:r w:rsidR="4E98B899" w:rsidRPr="33E831C5">
        <w:rPr>
          <w:rStyle w:val="normaltextrun"/>
        </w:rPr>
        <w:t xml:space="preserve">’s </w:t>
      </w:r>
      <w:r w:rsidR="79B84939">
        <w:t>connection to</w:t>
      </w:r>
      <w:r w:rsidR="00AD4B2C">
        <w:t xml:space="preserve"> </w:t>
      </w:r>
      <w:r w:rsidR="00F85753">
        <w:t>irreversible pulpitis</w:t>
      </w:r>
      <w:r w:rsidR="2A252F42">
        <w:t xml:space="preserve"> and post-operative pain</w:t>
      </w:r>
      <w:r w:rsidR="79B84939">
        <w:t xml:space="preserve"> has not been</w:t>
      </w:r>
      <w:r w:rsidR="72F43EAC">
        <w:t xml:space="preserve"> </w:t>
      </w:r>
      <w:r w:rsidR="79B84939">
        <w:t>explored. This study aims to investigate</w:t>
      </w:r>
      <w:r w:rsidR="79B84939" w:rsidRPr="33E831C5">
        <w:rPr>
          <w:rStyle w:val="normaltextrun"/>
        </w:rPr>
        <w:t xml:space="preserve"> the role of the </w:t>
      </w:r>
      <w:r w:rsidR="593108D0" w:rsidRPr="33E831C5">
        <w:rPr>
          <w:rStyle w:val="normaltextrun"/>
        </w:rPr>
        <w:t>KP</w:t>
      </w:r>
      <w:r w:rsidR="79B84939" w:rsidRPr="33E831C5">
        <w:rPr>
          <w:rStyle w:val="normaltextrun"/>
        </w:rPr>
        <w:t xml:space="preserve"> in </w:t>
      </w:r>
      <w:r w:rsidR="00F85753">
        <w:rPr>
          <w:rStyle w:val="normaltextrun"/>
        </w:rPr>
        <w:t>irreversible pulpitis</w:t>
      </w:r>
      <w:r w:rsidR="00381589">
        <w:rPr>
          <w:rStyle w:val="normaltextrun"/>
        </w:rPr>
        <w:t>.</w:t>
      </w:r>
    </w:p>
    <w:p w14:paraId="795C7C89" w14:textId="4AF782DB" w:rsidR="00747EAD" w:rsidRDefault="00747EAD" w:rsidP="0035423B">
      <w:pPr>
        <w:pStyle w:val="paragraph"/>
        <w:rPr>
          <w:rStyle w:val="normaltextrun"/>
          <w:rFonts w:ascii="Calibri" w:hAnsi="Calibri" w:cs="Calibri"/>
          <w:b/>
          <w:bCs/>
          <w:sz w:val="32"/>
          <w:szCs w:val="32"/>
        </w:rPr>
      </w:pPr>
      <w:r>
        <w:rPr>
          <w:rStyle w:val="normaltextrun"/>
          <w:rFonts w:ascii="Calibri" w:hAnsi="Calibri" w:cs="Calibri"/>
          <w:b/>
          <w:bCs/>
          <w:sz w:val="32"/>
          <w:szCs w:val="32"/>
        </w:rPr>
        <w:t>Methodology</w:t>
      </w:r>
    </w:p>
    <w:p w14:paraId="32E4599A" w14:textId="61DD7D72" w:rsidR="00E756FB" w:rsidRDefault="4E98B899" w:rsidP="2C51CFBF">
      <w:pPr>
        <w:rPr>
          <w:rStyle w:val="normaltextrun"/>
        </w:rPr>
      </w:pPr>
      <w:r w:rsidRPr="33E831C5">
        <w:rPr>
          <w:rStyle w:val="normaltextrun"/>
        </w:rPr>
        <w:t xml:space="preserve">The </w:t>
      </w:r>
      <w:r w:rsidR="467D5E05" w:rsidRPr="33E831C5">
        <w:rPr>
          <w:rStyle w:val="normaltextrun"/>
        </w:rPr>
        <w:t>IDO</w:t>
      </w:r>
      <w:r w:rsidR="029C4DFD" w:rsidRPr="33E831C5">
        <w:rPr>
          <w:rStyle w:val="normaltextrun"/>
        </w:rPr>
        <w:t xml:space="preserve"> </w:t>
      </w:r>
      <w:r w:rsidR="2112362A" w:rsidRPr="33E831C5">
        <w:rPr>
          <w:rStyle w:val="normaltextrun"/>
        </w:rPr>
        <w:t>activity</w:t>
      </w:r>
      <w:r w:rsidR="38B97A19" w:rsidRPr="33E831C5">
        <w:rPr>
          <w:rStyle w:val="normaltextrun"/>
        </w:rPr>
        <w:t xml:space="preserve"> </w:t>
      </w:r>
      <w:r w:rsidRPr="33E831C5">
        <w:rPr>
          <w:rStyle w:val="normaltextrun"/>
        </w:rPr>
        <w:t xml:space="preserve">of healthy and irreversibly pulpitic human teeth </w:t>
      </w:r>
      <w:r w:rsidR="38B97A19" w:rsidRPr="33E831C5">
        <w:rPr>
          <w:rStyle w:val="normaltextrun"/>
        </w:rPr>
        <w:t>was examined</w:t>
      </w:r>
      <w:r w:rsidR="029C4DFD" w:rsidRPr="33E831C5">
        <w:rPr>
          <w:rStyle w:val="normaltextrun"/>
        </w:rPr>
        <w:t xml:space="preserve"> using</w:t>
      </w:r>
      <w:r w:rsidRPr="33E831C5">
        <w:rPr>
          <w:rStyle w:val="normaltextrun"/>
        </w:rPr>
        <w:t>:</w:t>
      </w:r>
      <w:r w:rsidR="029C4DFD" w:rsidRPr="33E831C5">
        <w:rPr>
          <w:rStyle w:val="normaltextrun"/>
        </w:rPr>
        <w:t xml:space="preserve"> HPLC</w:t>
      </w:r>
      <w:r w:rsidRPr="33E831C5">
        <w:rPr>
          <w:rStyle w:val="normaltextrun"/>
        </w:rPr>
        <w:t>;</w:t>
      </w:r>
      <w:r w:rsidR="467D5E05" w:rsidRPr="33E831C5">
        <w:rPr>
          <w:rStyle w:val="normaltextrun"/>
        </w:rPr>
        <w:t xml:space="preserve"> mRNA expression of enzymes of the</w:t>
      </w:r>
      <w:r w:rsidR="029C4DFD" w:rsidRPr="33E831C5">
        <w:rPr>
          <w:rStyle w:val="normaltextrun"/>
        </w:rPr>
        <w:t xml:space="preserve"> KP using</w:t>
      </w:r>
      <w:r w:rsidR="2D746ED8" w:rsidRPr="33E831C5">
        <w:rPr>
          <w:rStyle w:val="normaltextrun"/>
        </w:rPr>
        <w:t xml:space="preserve"> </w:t>
      </w:r>
      <w:r w:rsidR="029C4DFD" w:rsidRPr="33E831C5">
        <w:rPr>
          <w:rStyle w:val="normaltextrun"/>
        </w:rPr>
        <w:t>RT-qPCR</w:t>
      </w:r>
      <w:r w:rsidRPr="33E831C5">
        <w:rPr>
          <w:rStyle w:val="normaltextrun"/>
        </w:rPr>
        <w:t>;</w:t>
      </w:r>
      <w:r w:rsidR="029C4DFD" w:rsidRPr="33E831C5">
        <w:rPr>
          <w:rStyle w:val="normaltextrun"/>
        </w:rPr>
        <w:t xml:space="preserve"> an</w:t>
      </w:r>
      <w:r w:rsidR="2D746ED8" w:rsidRPr="33E831C5">
        <w:rPr>
          <w:rStyle w:val="normaltextrun"/>
        </w:rPr>
        <w:t xml:space="preserve">d </w:t>
      </w:r>
      <w:r w:rsidRPr="33E831C5">
        <w:rPr>
          <w:rStyle w:val="normaltextrun"/>
        </w:rPr>
        <w:t xml:space="preserve">immunofluorescence </w:t>
      </w:r>
      <w:r w:rsidR="080A7B45" w:rsidRPr="33E831C5">
        <w:rPr>
          <w:rStyle w:val="normaltextrun"/>
        </w:rPr>
        <w:t>of cells involved in</w:t>
      </w:r>
      <w:r w:rsidR="029C4DFD" w:rsidRPr="33E831C5">
        <w:rPr>
          <w:rStyle w:val="normaltextrun"/>
        </w:rPr>
        <w:t xml:space="preserve"> the KP</w:t>
      </w:r>
      <w:r w:rsidR="1FF403F9" w:rsidRPr="33E831C5">
        <w:rPr>
          <w:rStyle w:val="normaltextrun"/>
        </w:rPr>
        <w:t>.</w:t>
      </w:r>
      <w:r w:rsidR="467D5E05" w:rsidRPr="33E831C5">
        <w:rPr>
          <w:rStyle w:val="normaltextrun"/>
        </w:rPr>
        <w:t xml:space="preserve"> </w:t>
      </w:r>
    </w:p>
    <w:p w14:paraId="6C2288BB" w14:textId="619F5BC6" w:rsidR="00747EAD" w:rsidRPr="00E756FB" w:rsidRDefault="38B97A19" w:rsidP="2C51CFBF">
      <w:pPr>
        <w:rPr>
          <w:rStyle w:val="normaltextrun"/>
        </w:rPr>
      </w:pPr>
      <w:r w:rsidRPr="33E831C5">
        <w:rPr>
          <w:rStyle w:val="normaltextrun"/>
        </w:rPr>
        <w:t>In separate experiment</w:t>
      </w:r>
      <w:r w:rsidR="4E98B899" w:rsidRPr="33E831C5">
        <w:rPr>
          <w:rStyle w:val="normaltextrun"/>
        </w:rPr>
        <w:t>s</w:t>
      </w:r>
      <w:r w:rsidRPr="33E831C5">
        <w:rPr>
          <w:rStyle w:val="normaltextrun"/>
        </w:rPr>
        <w:t xml:space="preserve"> </w:t>
      </w:r>
      <w:r w:rsidR="4860E47B" w:rsidRPr="33E831C5">
        <w:rPr>
          <w:rStyle w:val="normaltextrun"/>
        </w:rPr>
        <w:t>‘</w:t>
      </w:r>
      <w:r w:rsidRPr="33E831C5">
        <w:rPr>
          <w:rStyle w:val="normaltextrun"/>
        </w:rPr>
        <w:t>O</w:t>
      </w:r>
      <w:r w:rsidR="467D5E05" w:rsidRPr="33E831C5">
        <w:rPr>
          <w:rStyle w:val="normaltextrun"/>
        </w:rPr>
        <w:t>dontoblast like cells</w:t>
      </w:r>
      <w:r w:rsidR="4860E47B" w:rsidRPr="33E831C5">
        <w:rPr>
          <w:rStyle w:val="normaltextrun"/>
        </w:rPr>
        <w:t>’</w:t>
      </w:r>
      <w:r w:rsidR="467D5E05" w:rsidRPr="33E831C5">
        <w:rPr>
          <w:rStyle w:val="normaltextrun"/>
        </w:rPr>
        <w:t xml:space="preserve"> (OLCs) were generated from human dental pulp stem cells and stimulated using LPS and ODN2006 for 4 and 24 </w:t>
      </w:r>
      <w:r w:rsidR="00A44940">
        <w:rPr>
          <w:rStyle w:val="normaltextrun"/>
        </w:rPr>
        <w:t>hrs</w:t>
      </w:r>
      <w:r w:rsidR="467D5E05" w:rsidRPr="33E831C5">
        <w:rPr>
          <w:rStyle w:val="normaltextrun"/>
        </w:rPr>
        <w:t xml:space="preserve">. </w:t>
      </w:r>
      <w:r w:rsidR="1FF403F9" w:rsidRPr="33E831C5">
        <w:rPr>
          <w:rStyle w:val="normaltextrun"/>
        </w:rPr>
        <w:t>HPLC and RT-</w:t>
      </w:r>
      <w:r w:rsidR="080A7B45" w:rsidRPr="33E831C5">
        <w:rPr>
          <w:rStyle w:val="normaltextrun"/>
        </w:rPr>
        <w:t>q</w:t>
      </w:r>
      <w:r w:rsidR="1FF403F9" w:rsidRPr="33E831C5">
        <w:rPr>
          <w:rStyle w:val="normaltextrun"/>
        </w:rPr>
        <w:t xml:space="preserve">PCR was then used to </w:t>
      </w:r>
      <w:r w:rsidR="029C4DFD" w:rsidRPr="33E831C5">
        <w:rPr>
          <w:rStyle w:val="normaltextrun"/>
        </w:rPr>
        <w:t>assess for</w:t>
      </w:r>
      <w:r w:rsidR="1FF403F9" w:rsidRPr="33E831C5">
        <w:rPr>
          <w:rStyle w:val="normaltextrun"/>
        </w:rPr>
        <w:t xml:space="preserve"> changes in the </w:t>
      </w:r>
      <w:r w:rsidR="70A30219" w:rsidRPr="33E831C5">
        <w:rPr>
          <w:rStyle w:val="normaltextrun"/>
        </w:rPr>
        <w:t>KP</w:t>
      </w:r>
      <w:r w:rsidR="57BD74AB" w:rsidRPr="33E831C5">
        <w:rPr>
          <w:rStyle w:val="normaltextrun"/>
        </w:rPr>
        <w:t xml:space="preserve"> in the OLCs</w:t>
      </w:r>
      <w:r w:rsidR="2D746ED8" w:rsidRPr="33E831C5">
        <w:rPr>
          <w:rStyle w:val="normaltextrun"/>
        </w:rPr>
        <w:t>.</w:t>
      </w:r>
    </w:p>
    <w:p w14:paraId="03E45C9B" w14:textId="77777777" w:rsidR="00747EAD" w:rsidRDefault="00747EAD" w:rsidP="0035423B">
      <w:pPr>
        <w:pStyle w:val="paragraph"/>
        <w:rPr>
          <w:rStyle w:val="normaltextrun"/>
          <w:rFonts w:ascii="Calibri" w:hAnsi="Calibri" w:cs="Calibri"/>
          <w:b/>
          <w:bCs/>
          <w:sz w:val="32"/>
          <w:szCs w:val="32"/>
        </w:rPr>
      </w:pPr>
      <w:r>
        <w:rPr>
          <w:rStyle w:val="normaltextrun"/>
          <w:rFonts w:ascii="Calibri" w:hAnsi="Calibri" w:cs="Calibri"/>
          <w:b/>
          <w:bCs/>
          <w:sz w:val="32"/>
          <w:szCs w:val="32"/>
        </w:rPr>
        <w:t>Results</w:t>
      </w:r>
    </w:p>
    <w:p w14:paraId="212FA24A" w14:textId="6FB7E399" w:rsidR="00F235CC" w:rsidRDefault="1FF403F9" w:rsidP="33E831C5">
      <w:pPr>
        <w:rPr>
          <w:rStyle w:val="normaltextrun"/>
          <w:rFonts w:asciiTheme="minorHAnsi" w:hAnsiTheme="minorHAnsi" w:cstheme="minorBidi"/>
        </w:rPr>
      </w:pPr>
      <w:r w:rsidRPr="33E831C5">
        <w:rPr>
          <w:rStyle w:val="normaltextrun"/>
          <w:rFonts w:asciiTheme="minorHAnsi" w:hAnsiTheme="minorHAnsi" w:cstheme="minorBidi"/>
        </w:rPr>
        <w:t xml:space="preserve">IDO activity was significantly raised in </w:t>
      </w:r>
      <w:r w:rsidR="00F85753">
        <w:rPr>
          <w:rStyle w:val="normaltextrun"/>
          <w:rFonts w:asciiTheme="minorHAnsi" w:hAnsiTheme="minorHAnsi" w:cstheme="minorBidi"/>
        </w:rPr>
        <w:t>irreversible pulpitis</w:t>
      </w:r>
      <w:r w:rsidRPr="33E831C5">
        <w:rPr>
          <w:rStyle w:val="normaltextrun"/>
          <w:rFonts w:asciiTheme="minorHAnsi" w:hAnsiTheme="minorHAnsi" w:cstheme="minorBidi"/>
        </w:rPr>
        <w:t xml:space="preserve"> compared to health</w:t>
      </w:r>
      <w:r w:rsidR="73304C2E" w:rsidRPr="33E831C5">
        <w:rPr>
          <w:rStyle w:val="normaltextrun"/>
          <w:rFonts w:asciiTheme="minorHAnsi" w:hAnsiTheme="minorHAnsi" w:cstheme="minorBidi"/>
        </w:rPr>
        <w:t>y teeth</w:t>
      </w:r>
      <w:r w:rsidR="00833F44">
        <w:rPr>
          <w:rStyle w:val="normaltextrun"/>
          <w:rFonts w:asciiTheme="minorHAnsi" w:hAnsiTheme="minorHAnsi" w:cstheme="minorBidi"/>
        </w:rPr>
        <w:t xml:space="preserve"> (</w:t>
      </w:r>
      <w:r w:rsidR="009020E6" w:rsidRPr="009020E6">
        <w:rPr>
          <w:rStyle w:val="normaltextrun"/>
          <w:rFonts w:asciiTheme="minorHAnsi" w:hAnsiTheme="minorHAnsi" w:cstheme="minorBidi"/>
        </w:rPr>
        <w:t>Mann–Whitney U = 180.5,</w:t>
      </w:r>
      <w:r w:rsidR="00381589">
        <w:rPr>
          <w:rStyle w:val="normaltextrun"/>
          <w:rFonts w:asciiTheme="minorHAnsi" w:hAnsiTheme="minorHAnsi" w:cstheme="minorBidi"/>
        </w:rPr>
        <w:t xml:space="preserve"> </w:t>
      </w:r>
      <w:r w:rsidR="009020E6" w:rsidRPr="009020E6">
        <w:rPr>
          <w:rStyle w:val="normaltextrun"/>
          <w:rFonts w:asciiTheme="minorHAnsi" w:hAnsiTheme="minorHAnsi" w:cstheme="minorBidi"/>
        </w:rPr>
        <w:t>p ≤ 0.001</w:t>
      </w:r>
      <w:r w:rsidR="00833F44">
        <w:rPr>
          <w:rStyle w:val="normaltextrun"/>
          <w:rFonts w:asciiTheme="minorHAnsi" w:hAnsiTheme="minorHAnsi" w:cstheme="minorBidi"/>
        </w:rPr>
        <w:t>)</w:t>
      </w:r>
      <w:r w:rsidRPr="33E831C5">
        <w:rPr>
          <w:rStyle w:val="normaltextrun"/>
          <w:rFonts w:asciiTheme="minorHAnsi" w:hAnsiTheme="minorHAnsi" w:cstheme="minorBidi"/>
        </w:rPr>
        <w:t xml:space="preserve"> </w:t>
      </w:r>
      <w:r w:rsidR="2B0B2EB3" w:rsidRPr="33E831C5">
        <w:rPr>
          <w:rStyle w:val="normaltextrun"/>
          <w:rFonts w:asciiTheme="minorHAnsi" w:hAnsiTheme="minorHAnsi" w:cstheme="minorBidi"/>
        </w:rPr>
        <w:t>but</w:t>
      </w:r>
      <w:r w:rsidR="57BD74AB" w:rsidRPr="33E831C5">
        <w:rPr>
          <w:rStyle w:val="normaltextrun"/>
          <w:rFonts w:asciiTheme="minorHAnsi" w:hAnsiTheme="minorHAnsi" w:cstheme="minorBidi"/>
        </w:rPr>
        <w:t xml:space="preserve"> unrelated </w:t>
      </w:r>
      <w:r>
        <w:t xml:space="preserve">to the </w:t>
      </w:r>
      <w:r w:rsidR="2B0B2EB3">
        <w:t>duration</w:t>
      </w:r>
      <w:r w:rsidR="00C84921">
        <w:t xml:space="preserve"> </w:t>
      </w:r>
      <w:r w:rsidR="2B0B2EB3">
        <w:t>or intensity of pain</w:t>
      </w:r>
      <w:r>
        <w:t xml:space="preserve">. </w:t>
      </w:r>
      <w:r w:rsidR="00841887">
        <w:t>RT-qPCR</w:t>
      </w:r>
      <w:r>
        <w:t xml:space="preserve"> indicated </w:t>
      </w:r>
      <w:r w:rsidR="2B0B2EB3">
        <w:t>increased</w:t>
      </w:r>
      <w:r>
        <w:t xml:space="preserve"> IDO activity</w:t>
      </w:r>
      <w:r w:rsidR="00841887">
        <w:t xml:space="preserve"> drove the KP</w:t>
      </w:r>
      <w:r w:rsidR="00841887" w:rsidRPr="00841887">
        <w:t xml:space="preserve"> </w:t>
      </w:r>
      <w:r w:rsidR="00841887">
        <w:t>away from the neuroprotective agent kynurenic acid (</w:t>
      </w:r>
      <w:r w:rsidR="00841887" w:rsidRPr="006E043F">
        <w:t>Mann–Whitney U = 15.0, p &lt;0.001</w:t>
      </w:r>
      <w:r w:rsidR="00841887">
        <w:t>)</w:t>
      </w:r>
      <w:r>
        <w:t xml:space="preserve"> </w:t>
      </w:r>
      <w:r w:rsidR="00841887">
        <w:t>and towards</w:t>
      </w:r>
      <w:r>
        <w:t xml:space="preserve"> </w:t>
      </w:r>
      <w:r w:rsidR="133191A3" w:rsidRPr="33E831C5">
        <w:rPr>
          <w:rFonts w:eastAsia="Calibri"/>
        </w:rPr>
        <w:t>N-methyl-D-aspartate</w:t>
      </w:r>
      <w:r>
        <w:t xml:space="preserve"> receptor activation, neuroinflammation and potential</w:t>
      </w:r>
      <w:r w:rsidR="5A6B26A3">
        <w:t>ly</w:t>
      </w:r>
      <w:r>
        <w:t xml:space="preserve"> persistent pain</w:t>
      </w:r>
      <w:r w:rsidRPr="33E831C5">
        <w:rPr>
          <w:rStyle w:val="normaltextrun"/>
          <w:rFonts w:asciiTheme="minorHAnsi" w:hAnsiTheme="minorHAnsi" w:cstheme="minorBidi"/>
        </w:rPr>
        <w:t xml:space="preserve">. </w:t>
      </w:r>
      <w:r w:rsidR="080A7B45" w:rsidRPr="33E831C5">
        <w:rPr>
          <w:rStyle w:val="normaltextrun"/>
          <w:rFonts w:asciiTheme="minorHAnsi" w:hAnsiTheme="minorHAnsi" w:cstheme="minorBidi"/>
        </w:rPr>
        <w:t>I</w:t>
      </w:r>
      <w:r w:rsidRPr="33E831C5">
        <w:rPr>
          <w:rStyle w:val="normaltextrun"/>
          <w:rFonts w:asciiTheme="minorHAnsi" w:hAnsiTheme="minorHAnsi" w:cstheme="minorBidi"/>
        </w:rPr>
        <w:t>mmunofluorescen</w:t>
      </w:r>
      <w:r w:rsidR="45186AD0" w:rsidRPr="33E831C5">
        <w:rPr>
          <w:rStyle w:val="normaltextrun"/>
          <w:rFonts w:asciiTheme="minorHAnsi" w:hAnsiTheme="minorHAnsi" w:cstheme="minorBidi"/>
        </w:rPr>
        <w:t>ce demonstrated</w:t>
      </w:r>
      <w:r w:rsidRPr="33E831C5">
        <w:rPr>
          <w:rStyle w:val="normaltextrun"/>
          <w:rFonts w:asciiTheme="minorHAnsi" w:hAnsiTheme="minorHAnsi" w:cstheme="minorBidi"/>
        </w:rPr>
        <w:t xml:space="preserve"> strong colocalization of signal for IDO and its product kynurenine </w:t>
      </w:r>
      <w:r w:rsidR="7156CF15" w:rsidRPr="33E831C5">
        <w:rPr>
          <w:rStyle w:val="normaltextrun"/>
          <w:rFonts w:asciiTheme="minorHAnsi" w:hAnsiTheme="minorHAnsi" w:cstheme="minorBidi"/>
        </w:rPr>
        <w:t xml:space="preserve">with </w:t>
      </w:r>
      <w:r w:rsidR="45186AD0" w:rsidRPr="33E831C5">
        <w:rPr>
          <w:rStyle w:val="normaltextrun"/>
          <w:rFonts w:asciiTheme="minorHAnsi" w:hAnsiTheme="minorHAnsi" w:cstheme="minorBidi"/>
        </w:rPr>
        <w:t xml:space="preserve">pulpal </w:t>
      </w:r>
      <w:r w:rsidR="6721C337" w:rsidRPr="33E831C5">
        <w:rPr>
          <w:rStyle w:val="normaltextrun"/>
          <w:rFonts w:asciiTheme="minorHAnsi" w:hAnsiTheme="minorHAnsi" w:cstheme="minorBidi"/>
        </w:rPr>
        <w:t xml:space="preserve">sensory </w:t>
      </w:r>
      <w:r w:rsidR="45186AD0" w:rsidRPr="33E831C5">
        <w:rPr>
          <w:rStyle w:val="normaltextrun"/>
          <w:rFonts w:asciiTheme="minorHAnsi" w:hAnsiTheme="minorHAnsi" w:cstheme="minorBidi"/>
        </w:rPr>
        <w:t>afferents</w:t>
      </w:r>
      <w:r w:rsidR="7156CF15" w:rsidRPr="33E831C5">
        <w:rPr>
          <w:rStyle w:val="normaltextrun"/>
          <w:rFonts w:asciiTheme="minorHAnsi" w:hAnsiTheme="minorHAnsi" w:cstheme="minorBidi"/>
        </w:rPr>
        <w:t>.</w:t>
      </w:r>
      <w:r w:rsidRPr="33E831C5">
        <w:rPr>
          <w:rStyle w:val="normaltextrun"/>
          <w:rFonts w:asciiTheme="minorHAnsi" w:hAnsiTheme="minorHAnsi" w:cstheme="minorBidi"/>
        </w:rPr>
        <w:t xml:space="preserve"> </w:t>
      </w:r>
    </w:p>
    <w:p w14:paraId="6AC164B9" w14:textId="6C2B8AE3" w:rsidR="00747EAD" w:rsidRPr="000523D0" w:rsidRDefault="7156CF15" w:rsidP="33E831C5">
      <w:pPr>
        <w:rPr>
          <w:rStyle w:val="normaltextrun"/>
          <w:rFonts w:asciiTheme="minorHAnsi" w:hAnsiTheme="minorHAnsi" w:cstheme="minorBidi"/>
          <w:b/>
          <w:bCs/>
        </w:rPr>
      </w:pPr>
      <w:r w:rsidRPr="33E831C5">
        <w:rPr>
          <w:rStyle w:val="normaltextrun"/>
          <w:rFonts w:asciiTheme="minorHAnsi" w:hAnsiTheme="minorHAnsi" w:cstheme="minorBidi"/>
        </w:rPr>
        <w:t xml:space="preserve">Stimulation of </w:t>
      </w:r>
      <w:r w:rsidR="2B8156A4" w:rsidRPr="33E831C5">
        <w:rPr>
          <w:rStyle w:val="normaltextrun"/>
          <w:rFonts w:asciiTheme="minorHAnsi" w:hAnsiTheme="minorHAnsi" w:cstheme="minorBidi"/>
        </w:rPr>
        <w:t xml:space="preserve">the differentiated </w:t>
      </w:r>
      <w:r w:rsidRPr="33E831C5">
        <w:rPr>
          <w:rStyle w:val="normaltextrun"/>
          <w:rFonts w:asciiTheme="minorHAnsi" w:hAnsiTheme="minorHAnsi" w:cstheme="minorBidi"/>
        </w:rPr>
        <w:t>OLCs</w:t>
      </w:r>
      <w:r w:rsidR="4860E47B" w:rsidRPr="33E831C5">
        <w:rPr>
          <w:rStyle w:val="normaltextrun"/>
          <w:rFonts w:asciiTheme="minorHAnsi" w:hAnsiTheme="minorHAnsi" w:cstheme="minorBidi"/>
        </w:rPr>
        <w:t xml:space="preserve"> </w:t>
      </w:r>
      <w:r w:rsidR="5A6B26A3" w:rsidRPr="33E831C5">
        <w:rPr>
          <w:rStyle w:val="normaltextrun"/>
          <w:rFonts w:asciiTheme="minorHAnsi" w:hAnsiTheme="minorHAnsi" w:cstheme="minorBidi"/>
        </w:rPr>
        <w:t xml:space="preserve">demonstrated </w:t>
      </w:r>
      <w:r w:rsidRPr="33E831C5">
        <w:rPr>
          <w:rStyle w:val="normaltextrun"/>
          <w:rFonts w:asciiTheme="minorHAnsi" w:hAnsiTheme="minorHAnsi" w:cstheme="minorBidi"/>
        </w:rPr>
        <w:t xml:space="preserve">that </w:t>
      </w:r>
      <w:r w:rsidR="4860E47B" w:rsidRPr="33E831C5">
        <w:rPr>
          <w:rStyle w:val="normaltextrun"/>
          <w:rFonts w:asciiTheme="minorHAnsi" w:hAnsiTheme="minorHAnsi" w:cstheme="minorBidi"/>
        </w:rPr>
        <w:t xml:space="preserve">LPS and ODN2006 can </w:t>
      </w:r>
      <w:r w:rsidR="5A6B26A3" w:rsidRPr="33E831C5">
        <w:rPr>
          <w:rStyle w:val="normaltextrun"/>
          <w:rFonts w:asciiTheme="minorHAnsi" w:hAnsiTheme="minorHAnsi" w:cstheme="minorBidi"/>
        </w:rPr>
        <w:t xml:space="preserve">both </w:t>
      </w:r>
      <w:r w:rsidR="4860E47B" w:rsidRPr="33E831C5">
        <w:rPr>
          <w:rStyle w:val="normaltextrun"/>
          <w:rFonts w:asciiTheme="minorHAnsi" w:hAnsiTheme="minorHAnsi" w:cstheme="minorBidi"/>
        </w:rPr>
        <w:t xml:space="preserve">stimulate the KP in a </w:t>
      </w:r>
      <w:r w:rsidR="5A6B26A3" w:rsidRPr="33E831C5">
        <w:rPr>
          <w:rStyle w:val="normaltextrun"/>
          <w:rFonts w:asciiTheme="minorHAnsi" w:hAnsiTheme="minorHAnsi" w:cstheme="minorBidi"/>
        </w:rPr>
        <w:t xml:space="preserve">manner </w:t>
      </w:r>
      <w:r w:rsidR="080A7B45" w:rsidRPr="33E831C5">
        <w:rPr>
          <w:rStyle w:val="normaltextrun"/>
          <w:rFonts w:asciiTheme="minorHAnsi" w:hAnsiTheme="minorHAnsi" w:cstheme="minorBidi"/>
        </w:rPr>
        <w:t>which mimics</w:t>
      </w:r>
      <w:r w:rsidR="4860E47B" w:rsidRPr="33E831C5">
        <w:rPr>
          <w:rStyle w:val="normaltextrun"/>
          <w:rFonts w:asciiTheme="minorHAnsi" w:hAnsiTheme="minorHAnsi" w:cstheme="minorBidi"/>
        </w:rPr>
        <w:t xml:space="preserve"> </w:t>
      </w:r>
      <w:r w:rsidR="00F85753">
        <w:rPr>
          <w:rStyle w:val="normaltextrun"/>
          <w:rFonts w:asciiTheme="minorHAnsi" w:hAnsiTheme="minorHAnsi" w:cstheme="minorBidi"/>
        </w:rPr>
        <w:t>irreversible pulpitis</w:t>
      </w:r>
      <w:r w:rsidR="4860E47B" w:rsidRPr="33E831C5">
        <w:rPr>
          <w:rStyle w:val="normaltextrun"/>
          <w:rFonts w:asciiTheme="minorHAnsi" w:hAnsiTheme="minorHAnsi" w:cstheme="minorBidi"/>
        </w:rPr>
        <w:t xml:space="preserve"> indicating these changes </w:t>
      </w:r>
      <w:r w:rsidR="2112362A" w:rsidRPr="33E831C5">
        <w:rPr>
          <w:rStyle w:val="normaltextrun"/>
          <w:rFonts w:asciiTheme="minorHAnsi" w:hAnsiTheme="minorHAnsi" w:cstheme="minorBidi"/>
        </w:rPr>
        <w:t>may take place</w:t>
      </w:r>
      <w:r w:rsidR="080A7B45" w:rsidRPr="33E831C5">
        <w:rPr>
          <w:rStyle w:val="normaltextrun"/>
          <w:rFonts w:asciiTheme="minorHAnsi" w:hAnsiTheme="minorHAnsi" w:cstheme="minorBidi"/>
        </w:rPr>
        <w:t xml:space="preserve"> in</w:t>
      </w:r>
      <w:r w:rsidR="2112362A" w:rsidRPr="33E831C5">
        <w:rPr>
          <w:rStyle w:val="normaltextrun"/>
          <w:rFonts w:asciiTheme="minorHAnsi" w:hAnsiTheme="minorHAnsi" w:cstheme="minorBidi"/>
        </w:rPr>
        <w:t xml:space="preserve"> response to the bacterial invasion</w:t>
      </w:r>
      <w:r w:rsidR="2D746ED8" w:rsidRPr="33E831C5">
        <w:rPr>
          <w:rStyle w:val="normaltextrun"/>
          <w:rFonts w:asciiTheme="minorHAnsi" w:hAnsiTheme="minorHAnsi" w:cstheme="minorBidi"/>
        </w:rPr>
        <w:t xml:space="preserve"> in </w:t>
      </w:r>
      <w:r w:rsidR="00F85753">
        <w:rPr>
          <w:rStyle w:val="normaltextrun"/>
          <w:rFonts w:asciiTheme="minorHAnsi" w:hAnsiTheme="minorHAnsi" w:cstheme="minorBidi"/>
        </w:rPr>
        <w:t>irreversible pulpitis</w:t>
      </w:r>
      <w:r w:rsidRPr="33E831C5">
        <w:rPr>
          <w:rStyle w:val="normaltextrun"/>
          <w:rFonts w:asciiTheme="minorHAnsi" w:hAnsiTheme="minorHAnsi" w:cstheme="minorBidi"/>
        </w:rPr>
        <w:t>.</w:t>
      </w:r>
    </w:p>
    <w:p w14:paraId="1841F2D0" w14:textId="77777777" w:rsidR="00747EAD" w:rsidRDefault="00747EAD" w:rsidP="0035423B">
      <w:pPr>
        <w:pStyle w:val="paragraph"/>
        <w:rPr>
          <w:rStyle w:val="normaltextrun"/>
          <w:rFonts w:ascii="Calibri" w:hAnsi="Calibri" w:cs="Calibri"/>
          <w:b/>
          <w:bCs/>
          <w:sz w:val="32"/>
          <w:szCs w:val="32"/>
        </w:rPr>
      </w:pPr>
      <w:r>
        <w:rPr>
          <w:rStyle w:val="normaltextrun"/>
          <w:rFonts w:ascii="Calibri" w:hAnsi="Calibri" w:cs="Calibri"/>
          <w:b/>
          <w:bCs/>
          <w:sz w:val="32"/>
          <w:szCs w:val="32"/>
        </w:rPr>
        <w:t>Conclusion</w:t>
      </w:r>
    </w:p>
    <w:p w14:paraId="0294213C" w14:textId="66DB7AAF" w:rsidR="00112239" w:rsidRDefault="2D746ED8" w:rsidP="003A0D45">
      <w:pPr>
        <w:pStyle w:val="paragraph"/>
      </w:pPr>
      <w:r w:rsidRPr="33E831C5">
        <w:rPr>
          <w:rStyle w:val="normaltextrun"/>
          <w:rFonts w:ascii="Calibri" w:hAnsi="Calibri" w:cs="Calibri"/>
          <w:sz w:val="22"/>
          <w:szCs w:val="22"/>
        </w:rPr>
        <w:t>The</w:t>
      </w:r>
      <w:r w:rsidR="2112362A" w:rsidRPr="33E831C5">
        <w:rPr>
          <w:rStyle w:val="normaltextrun"/>
          <w:rFonts w:ascii="Calibri" w:hAnsi="Calibri" w:cs="Calibri"/>
          <w:sz w:val="22"/>
          <w:szCs w:val="22"/>
        </w:rPr>
        <w:t xml:space="preserve"> KP </w:t>
      </w:r>
      <w:r w:rsidR="2971C622" w:rsidRPr="33E831C5">
        <w:rPr>
          <w:rStyle w:val="normaltextrun"/>
          <w:rFonts w:ascii="Calibri" w:hAnsi="Calibri" w:cs="Calibri"/>
          <w:sz w:val="22"/>
          <w:szCs w:val="22"/>
        </w:rPr>
        <w:t>is</w:t>
      </w:r>
      <w:r w:rsidR="2112362A" w:rsidRPr="33E831C5">
        <w:rPr>
          <w:rStyle w:val="normaltextrun"/>
          <w:rFonts w:ascii="Calibri" w:hAnsi="Calibri" w:cs="Calibri"/>
          <w:sz w:val="22"/>
          <w:szCs w:val="22"/>
        </w:rPr>
        <w:t xml:space="preserve"> associated with a neuroinflammatory and neurotoxic role</w:t>
      </w:r>
      <w:r w:rsidRPr="33E831C5">
        <w:rPr>
          <w:rStyle w:val="normaltextrun"/>
          <w:rFonts w:ascii="Calibri" w:hAnsi="Calibri" w:cs="Calibri"/>
          <w:sz w:val="22"/>
          <w:szCs w:val="22"/>
        </w:rPr>
        <w:t xml:space="preserve"> in </w:t>
      </w:r>
      <w:r w:rsidR="00F85753">
        <w:rPr>
          <w:rStyle w:val="normaltextrun"/>
          <w:rFonts w:ascii="Calibri" w:hAnsi="Calibri" w:cs="Calibri"/>
          <w:sz w:val="22"/>
          <w:szCs w:val="22"/>
        </w:rPr>
        <w:t>irreversible pulpitis</w:t>
      </w:r>
      <w:r w:rsidR="61FFB612" w:rsidRPr="33E831C5">
        <w:rPr>
          <w:rStyle w:val="normaltextrun"/>
          <w:rFonts w:ascii="Calibri" w:hAnsi="Calibri" w:cs="Calibri"/>
          <w:sz w:val="22"/>
          <w:szCs w:val="22"/>
        </w:rPr>
        <w:t>. It is</w:t>
      </w:r>
      <w:r w:rsidR="2B8156A4" w:rsidRPr="33E831C5">
        <w:rPr>
          <w:rStyle w:val="normaltextrun"/>
          <w:rFonts w:ascii="Calibri" w:hAnsi="Calibri" w:cs="Calibri"/>
          <w:sz w:val="22"/>
          <w:szCs w:val="22"/>
        </w:rPr>
        <w:t xml:space="preserve"> </w:t>
      </w:r>
      <w:r w:rsidR="2112362A" w:rsidRPr="33E831C5">
        <w:rPr>
          <w:rStyle w:val="normaltextrun"/>
          <w:rFonts w:ascii="Calibri" w:hAnsi="Calibri" w:cs="Calibri"/>
          <w:sz w:val="22"/>
          <w:szCs w:val="22"/>
        </w:rPr>
        <w:t xml:space="preserve">intimately </w:t>
      </w:r>
      <w:r w:rsidR="1CA8F6E4" w:rsidRPr="33E831C5">
        <w:rPr>
          <w:rStyle w:val="normaltextrun"/>
          <w:rFonts w:ascii="Calibri" w:hAnsi="Calibri" w:cs="Calibri"/>
          <w:sz w:val="22"/>
          <w:szCs w:val="22"/>
        </w:rPr>
        <w:t xml:space="preserve">colocalised </w:t>
      </w:r>
      <w:r w:rsidR="2112362A" w:rsidRPr="33E831C5">
        <w:rPr>
          <w:rStyle w:val="normaltextrun"/>
          <w:rFonts w:ascii="Calibri" w:hAnsi="Calibri" w:cs="Calibri"/>
          <w:sz w:val="22"/>
          <w:szCs w:val="22"/>
        </w:rPr>
        <w:t xml:space="preserve">with sensory </w:t>
      </w:r>
      <w:r w:rsidR="1CA8F6E4" w:rsidRPr="33E831C5">
        <w:rPr>
          <w:rStyle w:val="normaltextrun"/>
          <w:rFonts w:ascii="Calibri" w:hAnsi="Calibri" w:cs="Calibri"/>
          <w:sz w:val="22"/>
          <w:szCs w:val="22"/>
        </w:rPr>
        <w:t xml:space="preserve">afferents </w:t>
      </w:r>
      <w:r w:rsidR="2112362A" w:rsidRPr="33E831C5">
        <w:rPr>
          <w:rStyle w:val="normaltextrun"/>
          <w:rFonts w:ascii="Calibri" w:hAnsi="Calibri" w:cs="Calibri"/>
          <w:sz w:val="22"/>
          <w:szCs w:val="22"/>
        </w:rPr>
        <w:t xml:space="preserve">and potentially driven by bacterial </w:t>
      </w:r>
      <w:r w:rsidR="00AD4B2C">
        <w:rPr>
          <w:rStyle w:val="normaltextrun"/>
          <w:rFonts w:ascii="Calibri" w:hAnsi="Calibri" w:cs="Calibri"/>
          <w:sz w:val="22"/>
          <w:szCs w:val="22"/>
        </w:rPr>
        <w:t>toxins</w:t>
      </w:r>
      <w:r w:rsidR="2112362A" w:rsidRPr="33E831C5">
        <w:rPr>
          <w:rStyle w:val="normaltextrun"/>
          <w:rFonts w:ascii="Calibri" w:hAnsi="Calibri" w:cs="Calibri"/>
          <w:sz w:val="22"/>
          <w:szCs w:val="22"/>
        </w:rPr>
        <w:t xml:space="preserve">. </w:t>
      </w:r>
      <w:r w:rsidR="33CC9A8D" w:rsidRPr="33E831C5">
        <w:rPr>
          <w:rStyle w:val="normaltextrun"/>
          <w:rFonts w:ascii="Calibri" w:hAnsi="Calibri" w:cs="Calibri"/>
          <w:sz w:val="22"/>
          <w:szCs w:val="22"/>
        </w:rPr>
        <w:t>It is therefore likely that</w:t>
      </w:r>
      <w:r w:rsidRPr="33E831C5">
        <w:rPr>
          <w:rStyle w:val="normaltextrun"/>
          <w:rFonts w:ascii="Calibri" w:hAnsi="Calibri" w:cs="Calibri"/>
          <w:sz w:val="22"/>
          <w:szCs w:val="22"/>
        </w:rPr>
        <w:t xml:space="preserve"> KP may play a role in </w:t>
      </w:r>
      <w:r w:rsidR="27CC4988" w:rsidRPr="33E831C5">
        <w:rPr>
          <w:rStyle w:val="normaltextrun"/>
          <w:rFonts w:ascii="Calibri" w:hAnsi="Calibri" w:cs="Calibri"/>
          <w:sz w:val="22"/>
          <w:szCs w:val="22"/>
        </w:rPr>
        <w:t>the</w:t>
      </w:r>
      <w:r w:rsidRPr="33E831C5">
        <w:rPr>
          <w:rStyle w:val="normaltextrun"/>
          <w:rFonts w:ascii="Calibri" w:hAnsi="Calibri" w:cs="Calibri"/>
          <w:sz w:val="22"/>
          <w:szCs w:val="22"/>
        </w:rPr>
        <w:t xml:space="preserve"> pain experienced during</w:t>
      </w:r>
      <w:r w:rsidR="27CC4988" w:rsidRPr="33E831C5">
        <w:rPr>
          <w:rStyle w:val="normaltextrun"/>
          <w:rFonts w:ascii="Calibri" w:hAnsi="Calibri" w:cs="Calibri"/>
          <w:sz w:val="22"/>
          <w:szCs w:val="22"/>
        </w:rPr>
        <w:t xml:space="preserve"> </w:t>
      </w:r>
      <w:r w:rsidR="00F85753">
        <w:rPr>
          <w:rStyle w:val="normaltextrun"/>
          <w:rFonts w:ascii="Calibri" w:hAnsi="Calibri" w:cs="Calibri"/>
          <w:sz w:val="22"/>
          <w:szCs w:val="22"/>
        </w:rPr>
        <w:t>irreversible pulpitis</w:t>
      </w:r>
      <w:r w:rsidR="27CC4988" w:rsidRPr="33E831C5">
        <w:rPr>
          <w:rStyle w:val="normaltextrun"/>
          <w:rFonts w:ascii="Calibri" w:hAnsi="Calibri" w:cs="Calibri"/>
          <w:sz w:val="22"/>
          <w:szCs w:val="22"/>
        </w:rPr>
        <w:t xml:space="preserve">. The nature of its activation in </w:t>
      </w:r>
      <w:r w:rsidR="00F85753">
        <w:rPr>
          <w:rStyle w:val="normaltextrun"/>
          <w:rFonts w:ascii="Calibri" w:hAnsi="Calibri" w:cs="Calibri"/>
          <w:sz w:val="22"/>
          <w:szCs w:val="22"/>
        </w:rPr>
        <w:t>irreversible pulpitis</w:t>
      </w:r>
      <w:r w:rsidR="27CC4988" w:rsidRPr="33E831C5">
        <w:rPr>
          <w:rStyle w:val="normaltextrun"/>
          <w:rFonts w:ascii="Calibri" w:hAnsi="Calibri" w:cs="Calibri"/>
          <w:sz w:val="22"/>
          <w:szCs w:val="22"/>
        </w:rPr>
        <w:t xml:space="preserve"> may also</w:t>
      </w:r>
      <w:r w:rsidR="73956158" w:rsidRPr="33E831C5">
        <w:rPr>
          <w:rStyle w:val="normaltextrun"/>
          <w:rFonts w:ascii="Calibri" w:hAnsi="Calibri" w:cs="Calibri"/>
          <w:sz w:val="22"/>
          <w:szCs w:val="22"/>
        </w:rPr>
        <w:t xml:space="preserve"> increas</w:t>
      </w:r>
      <w:r w:rsidRPr="33E831C5">
        <w:rPr>
          <w:rStyle w:val="normaltextrun"/>
          <w:rFonts w:ascii="Calibri" w:hAnsi="Calibri" w:cs="Calibri"/>
          <w:sz w:val="22"/>
          <w:szCs w:val="22"/>
        </w:rPr>
        <w:t>e</w:t>
      </w:r>
      <w:r w:rsidR="73956158" w:rsidRPr="33E831C5">
        <w:rPr>
          <w:rStyle w:val="normaltextrun"/>
          <w:rFonts w:ascii="Calibri" w:hAnsi="Calibri" w:cs="Calibri"/>
          <w:sz w:val="22"/>
          <w:szCs w:val="22"/>
        </w:rPr>
        <w:t xml:space="preserve"> the risk of persistent pain</w:t>
      </w:r>
      <w:r w:rsidR="70A30219" w:rsidRPr="33E831C5">
        <w:rPr>
          <w:rStyle w:val="normaltextrun"/>
          <w:rFonts w:ascii="Calibri" w:hAnsi="Calibri" w:cs="Calibri"/>
          <w:sz w:val="22"/>
          <w:szCs w:val="22"/>
        </w:rPr>
        <w:t xml:space="preserve"> post-operatively</w:t>
      </w:r>
      <w:r w:rsidR="73956158" w:rsidRPr="33E831C5">
        <w:rPr>
          <w:rStyle w:val="normaltextrun"/>
          <w:rFonts w:ascii="Calibri" w:hAnsi="Calibri" w:cs="Calibri"/>
          <w:sz w:val="22"/>
          <w:szCs w:val="22"/>
        </w:rPr>
        <w:t>.</w:t>
      </w:r>
      <w:r w:rsidR="5922EC7E">
        <w:t xml:space="preserve"> </w:t>
      </w:r>
      <w:r w:rsidR="7EFAEF0B">
        <w:br w:type="page"/>
      </w:r>
    </w:p>
    <w:p w14:paraId="4A91F37B" w14:textId="60F16D98" w:rsidR="00ED1097" w:rsidRPr="002377CA" w:rsidRDefault="00ED1097" w:rsidP="002377CA">
      <w:pPr>
        <w:pStyle w:val="Heading1"/>
      </w:pPr>
      <w:r w:rsidRPr="002377CA">
        <w:lastRenderedPageBreak/>
        <w:t>Introduction</w:t>
      </w:r>
    </w:p>
    <w:p w14:paraId="5C3688C7" w14:textId="2DB7F6AE" w:rsidR="00ED1097" w:rsidRPr="00381B6E" w:rsidRDefault="301CA129" w:rsidP="00ED1097">
      <w:r>
        <w:t>Irreversible pulpitis and</w:t>
      </w:r>
      <w:r w:rsidRPr="00381B6E">
        <w:t xml:space="preserve"> apical periodontitis </w:t>
      </w:r>
      <w:r>
        <w:t>are</w:t>
      </w:r>
      <w:r w:rsidRPr="00381B6E">
        <w:t xml:space="preserve"> the most frequent cause of orofacial pain worldwide</w:t>
      </w:r>
      <w:r>
        <w:t xml:space="preserve"> </w:t>
      </w:r>
      <w:r w:rsidR="00ED1097" w:rsidRPr="00381B6E">
        <w:fldChar w:fldCharType="begin">
          <w:fldData xml:space="preserve">PEVuZE5vdGU+PENpdGU+PEF1dGhvcj5Kb3VyeTwvQXV0aG9yPjxZZWFyPjIwMTg8L1llYXI+PFJl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xMjM1LTEyNDM8L3BhZ2VzPjx2b2x1bWU+MTU5PC92b2x1bWU+PG51bWJlcj43PC9u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</w:fldData>
        </w:fldChar>
      </w:r>
      <w:r w:rsidR="00ED1097">
        <w:instrText xml:space="preserve"> ADDIN EN.CITE </w:instrText>
      </w:r>
      <w:r w:rsidR="00ED1097">
        <w:fldChar w:fldCharType="begin">
          <w:fldData xml:space="preserve">PEVuZE5vdGU+PENpdGU+PEF1dGhvcj5Kb3VyeTwvQXV0aG9yPjxZZWFyPjIwMTg8L1llYXI+PFJl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xMjM1LTEyNDM8L3BhZ2VzPjx2b2x1bWU+MTU5PC92b2x1bWU+PG51bWJlcj43PC9u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</w:fldData>
        </w:fldChar>
      </w:r>
      <w:r w:rsidR="00ED1097">
        <w:instrText xml:space="preserve"> ADDIN EN.CITE.DATA </w:instrText>
      </w:r>
      <w:r w:rsidR="00ED1097">
        <w:fldChar w:fldCharType="end"/>
      </w:r>
      <w:r w:rsidR="00ED1097" w:rsidRPr="00381B6E">
        <w:fldChar w:fldCharType="separate"/>
      </w:r>
      <w:r>
        <w:rPr>
          <w:noProof/>
        </w:rPr>
        <w:t>(Lipton et al. 1993; Joury et al. 2018)</w:t>
      </w:r>
      <w:r w:rsidR="00ED1097" w:rsidRPr="00381B6E">
        <w:fldChar w:fldCharType="end"/>
      </w:r>
      <w:r w:rsidRPr="00381B6E">
        <w:t xml:space="preserve">. </w:t>
      </w:r>
      <w:r w:rsidRPr="008200EA">
        <w:t>Th</w:t>
      </w:r>
      <w:r>
        <w:t xml:space="preserve">e </w:t>
      </w:r>
      <w:r w:rsidR="6934DDA0">
        <w:t xml:space="preserve">intensity and impact </w:t>
      </w:r>
      <w:r>
        <w:t>of this pain is</w:t>
      </w:r>
      <w:r w:rsidRPr="008200EA">
        <w:t xml:space="preserve"> </w:t>
      </w:r>
      <w:r w:rsidR="6934DDA0">
        <w:t>demonstrated</w:t>
      </w:r>
      <w:r w:rsidR="6934DDA0" w:rsidRPr="008200EA">
        <w:t xml:space="preserve"> </w:t>
      </w:r>
      <w:r w:rsidRPr="008200EA">
        <w:t xml:space="preserve">by </w:t>
      </w:r>
      <w:r w:rsidR="57717173">
        <w:t>it</w:t>
      </w:r>
      <w:r w:rsidRPr="008200EA">
        <w:t xml:space="preserve"> be</w:t>
      </w:r>
      <w:r w:rsidR="57717173">
        <w:t>ing</w:t>
      </w:r>
      <w:r w:rsidRPr="008200EA">
        <w:t xml:space="preserve"> the </w:t>
      </w:r>
      <w:r w:rsidR="6934DDA0">
        <w:t>fif</w:t>
      </w:r>
      <w:r w:rsidRPr="008200EA">
        <w:t>th most common reason for hospital emergency department</w:t>
      </w:r>
      <w:r>
        <w:t xml:space="preserve"> </w:t>
      </w:r>
      <w:r w:rsidR="58D4C540">
        <w:t xml:space="preserve">attendance </w:t>
      </w:r>
      <w:r w:rsidR="00ED1097" w:rsidRPr="008200EA">
        <w:fldChar w:fldCharType="begin">
          <w:fldData xml:space="preserve">PEVuZE5vdGU+PENpdGU+PEF1dGhvcj5MZXdpczwvQXV0aG9yPjxZZWFyPjIwMTU8L1llYXI+PFJl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Mjk1LTMwMi5lMjwvcGFnZXM+PHZvbHVtZT4xNDY8L3ZvbHVtZT48bnVtYmVyPjU8L251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</w:fldData>
        </w:fldChar>
      </w:r>
      <w:r w:rsidR="00ED1097">
        <w:instrText xml:space="preserve"> ADDIN EN.CITE </w:instrText>
      </w:r>
      <w:r w:rsidR="00ED1097">
        <w:fldChar w:fldCharType="begin">
          <w:fldData xml:space="preserve">PEVuZE5vdGU+PENpdGU+PEF1dGhvcj5MZXdpczwvQXV0aG9yPjxZZWFyPjIwMTU8L1llYXI+PFJl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Mjk1LTMwMi5lMjwvcGFnZXM+PHZvbHVtZT4xNDY8L3ZvbHVtZT48bnVtYmVyPjU8L251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</w:fldData>
        </w:fldChar>
      </w:r>
      <w:r w:rsidR="00ED1097">
        <w:instrText xml:space="preserve"> ADDIN EN.CITE.DATA </w:instrText>
      </w:r>
      <w:r w:rsidR="00ED1097">
        <w:fldChar w:fldCharType="end"/>
      </w:r>
      <w:r w:rsidR="00ED1097" w:rsidRPr="008200EA">
        <w:fldChar w:fldCharType="separate"/>
      </w:r>
      <w:r>
        <w:rPr>
          <w:noProof/>
        </w:rPr>
        <w:t>(Lewis et al. 2015)</w:t>
      </w:r>
      <w:r w:rsidR="00ED1097" w:rsidRPr="008200EA">
        <w:fldChar w:fldCharType="end"/>
      </w:r>
      <w:r w:rsidRPr="008200EA">
        <w:t xml:space="preserve"> and the most common reason for unintentional paracetamol overdose </w:t>
      </w:r>
      <w:r w:rsidR="00ED1097" w:rsidRPr="008200EA">
        <w:fldChar w:fldCharType="begin">
          <w:fldData xml:space="preserve">PEVuZE5vdGU+PENpdGU+PEF1dGhvcj5TaWRkaXF1ZTwvQXV0aG9yPjxZZWFyPjIwMTU8L1llYXI+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==
</w:fldData>
        </w:fldChar>
      </w:r>
      <w:r w:rsidR="00ED1097">
        <w:instrText xml:space="preserve"> ADDIN EN.CITE </w:instrText>
      </w:r>
      <w:r w:rsidR="00ED1097">
        <w:fldChar w:fldCharType="begin">
          <w:fldData xml:space="preserve">PEVuZE5vdGU+PENpdGU+PEF1dGhvcj5TaWRkaXF1ZTwvQXV0aG9yPjxZZWFyPjIwMTU8L1llYXI+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==
</w:fldData>
        </w:fldChar>
      </w:r>
      <w:r w:rsidR="00ED1097">
        <w:instrText xml:space="preserve"> ADDIN EN.CITE.DATA </w:instrText>
      </w:r>
      <w:r w:rsidR="00ED1097">
        <w:fldChar w:fldCharType="end"/>
      </w:r>
      <w:r w:rsidR="00ED1097" w:rsidRPr="008200EA">
        <w:fldChar w:fldCharType="separate"/>
      </w:r>
      <w:r>
        <w:rPr>
          <w:noProof/>
        </w:rPr>
        <w:t>(Siddique et al. 2015)</w:t>
      </w:r>
      <w:r w:rsidR="00ED1097" w:rsidRPr="008200EA">
        <w:fldChar w:fldCharType="end"/>
      </w:r>
      <w:r>
        <w:t xml:space="preserve"> in the UK</w:t>
      </w:r>
      <w:r w:rsidRPr="008200EA">
        <w:t>.</w:t>
      </w:r>
      <w:r w:rsidRPr="00381B6E">
        <w:t xml:space="preserve"> </w:t>
      </w:r>
      <w:r>
        <w:t xml:space="preserve">Despite the </w:t>
      </w:r>
      <w:r w:rsidR="58D4C540">
        <w:t xml:space="preserve">intensity </w:t>
      </w:r>
      <w:r>
        <w:t>of irreversible pulpitis, very little is done during treatment to</w:t>
      </w:r>
      <w:r w:rsidRPr="00381B6E">
        <w:t xml:space="preserve"> manage th</w:t>
      </w:r>
      <w:r>
        <w:t>e neuroinflammation present at a local level and</w:t>
      </w:r>
      <w:r w:rsidRPr="00381B6E">
        <w:t xml:space="preserve"> it is perhaps unsurprising</w:t>
      </w:r>
      <w:r>
        <w:t xml:space="preserve"> </w:t>
      </w:r>
      <w:r w:rsidRPr="00381B6E">
        <w:t xml:space="preserve">that 1 in 5 patients receiving endodontic treatment experienced severe pain </w:t>
      </w:r>
      <w:r w:rsidR="479403C9">
        <w:t>one</w:t>
      </w:r>
      <w:r w:rsidRPr="00381B6E">
        <w:t xml:space="preserve"> week post-operatively</w:t>
      </w:r>
      <w:r>
        <w:t xml:space="preserve"> </w:t>
      </w:r>
      <w:r w:rsidR="00ED1097" w:rsidRPr="00381B6E">
        <w:fldChar w:fldCharType="begin">
          <w:fldData xml:space="preserve">PEVuZE5vdGU+PENpdGU+PEF1dGhvcj5MYXc8L0F1dGhvcj48WWVhcj4yMDE1PC9ZZWFyPjxSZWNO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</w:fldData>
        </w:fldChar>
      </w:r>
      <w:r w:rsidR="00ED1097">
        <w:instrText xml:space="preserve"> ADDIN EN.CITE </w:instrText>
      </w:r>
      <w:r w:rsidR="00ED1097">
        <w:fldChar w:fldCharType="begin">
          <w:fldData xml:space="preserve">PEVuZE5vdGU+PENpdGU+PEF1dGhvcj5MYXc8L0F1dGhvcj48WWVhcj4yMDE1PC9ZZWFyPjxSZWNO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</w:fldData>
        </w:fldChar>
      </w:r>
      <w:r w:rsidR="00ED1097">
        <w:instrText xml:space="preserve"> ADDIN EN.CITE.DATA </w:instrText>
      </w:r>
      <w:r w:rsidR="00ED1097">
        <w:fldChar w:fldCharType="end"/>
      </w:r>
      <w:r w:rsidR="00ED1097" w:rsidRPr="00381B6E">
        <w:fldChar w:fldCharType="separate"/>
      </w:r>
      <w:r>
        <w:rPr>
          <w:noProof/>
        </w:rPr>
        <w:t>(Law et al. 2015)</w:t>
      </w:r>
      <w:r w:rsidR="00ED1097" w:rsidRPr="00381B6E">
        <w:fldChar w:fldCharType="end"/>
      </w:r>
      <w:r w:rsidRPr="00381B6E">
        <w:t xml:space="preserve">. </w:t>
      </w:r>
      <w:r>
        <w:t>Such p</w:t>
      </w:r>
      <w:r w:rsidRPr="00381B6E">
        <w:t xml:space="preserve">ost-operative pain often results in dentists </w:t>
      </w:r>
      <w:r w:rsidR="3C8093D8">
        <w:t>prescribing</w:t>
      </w:r>
      <w:r w:rsidRPr="00381B6E">
        <w:t xml:space="preserve"> systemic analgesics such as n</w:t>
      </w:r>
      <w:r w:rsidR="33E831C5">
        <w:t>on-steroidal anti-inflammatory drugs</w:t>
      </w:r>
      <w:r w:rsidRPr="00381B6E">
        <w:t xml:space="preserve"> (</w:t>
      </w:r>
      <w:r>
        <w:t>NSAIDs)</w:t>
      </w:r>
      <w:r w:rsidRPr="00381B6E">
        <w:t xml:space="preserve"> which may not penetrate to the periphery and therefore do little to reduce the localised (neurogenic) inflammation in and around the tooth. This ongoing (neurogenic) inflammation may, therefore, persist and </w:t>
      </w:r>
      <w:r w:rsidR="450F1A8C">
        <w:t>in</w:t>
      </w:r>
      <w:r w:rsidR="450F1A8C" w:rsidRPr="00381B6E">
        <w:t xml:space="preserve"> </w:t>
      </w:r>
      <w:r w:rsidRPr="00381B6E">
        <w:t>pheno- and geno-typically vulnerable individuals resul</w:t>
      </w:r>
      <w:r w:rsidR="450F1A8C">
        <w:t>t</w:t>
      </w:r>
      <w:r w:rsidRPr="00381B6E">
        <w:t xml:space="preserve"> in p</w:t>
      </w:r>
      <w:r w:rsidRPr="00602CDD">
        <w:t>osttraumatic trigeminal neuropathic pain</w:t>
      </w:r>
      <w:r>
        <w:t xml:space="preserve"> (PTNP), a </w:t>
      </w:r>
      <w:r w:rsidRPr="00381B6E">
        <w:t>persistent</w:t>
      </w:r>
      <w:r>
        <w:t xml:space="preserve"> pain</w:t>
      </w:r>
      <w:r w:rsidRPr="00381B6E">
        <w:t xml:space="preserve"> estimated</w:t>
      </w:r>
      <w:r>
        <w:t xml:space="preserve"> to occur in</w:t>
      </w:r>
      <w:r w:rsidRPr="00381B6E">
        <w:t xml:space="preserve"> 1.6% of patients who receive </w:t>
      </w:r>
      <w:r w:rsidR="479403C9">
        <w:t xml:space="preserve">endodontic </w:t>
      </w:r>
      <w:r w:rsidR="00016379">
        <w:t>treatment</w:t>
      </w:r>
      <w:r>
        <w:t xml:space="preserve"> </w:t>
      </w:r>
      <w:r w:rsidR="00ED1097">
        <w:fldChar w:fldCharType="begin"/>
      </w:r>
      <w:r w:rsidR="00ED1097">
        <w:instrText xml:space="preserve"> ADDIN EN.CITE &lt;EndNote&gt;&lt;Cite&gt;&lt;Author&gt;Nixdorf&lt;/Author&gt;&lt;Year&gt;2011&lt;/Year&gt;&lt;RecNum&gt;62&lt;/RecNum&gt;&lt;DisplayText&gt;(Nixdorf and Moana-Filho 2011)&lt;/DisplayText&gt;&lt;record&gt;&lt;rec-number&gt;62&lt;/rec-number&gt;&lt;foreign-keys&gt;&lt;key app="EN" db-id="fzvr0dpvptrzxfed9r7xfw2l2rts5e0s2pzp" timestamp="1586421460"&gt;62&lt;/key&gt;&lt;/foreign-keys&gt;&lt;ref-type name="Journal Article"&gt;17&lt;/ref-type&gt;&lt;contributors&gt;&lt;authors&gt;&lt;author&gt;Nixdorf, Donald&lt;/author&gt;&lt;author&gt;Moana-Filho, Estephan&lt;/author&gt;&lt;/authors&gt;&lt;/contributors&gt;&lt;titles&gt;&lt;title&gt;Persistent dento-alveolar pain disorder (PDAP): Working towards a better understanding&lt;/title&gt;&lt;secondary-title&gt;Reviews in pain&lt;/secondary-title&gt;&lt;alt-title&gt;Rev Pain&lt;/alt-title&gt;&lt;/titles&gt;&lt;periodical&gt;&lt;full-title&gt;Reviews in pain&lt;/full-title&gt;&lt;abbr-1&gt;Rev Pain&lt;/abbr-1&gt;&lt;/periodical&gt;&lt;alt-periodical&gt;&lt;full-title&gt;Rev Pain&lt;/full-title&gt;&lt;abbr-1&gt;Reviews in pain&lt;/abbr-1&gt;&lt;/alt-periodical&gt;&lt;pages&gt;18-27&lt;/pages&gt;&lt;volume&gt;5&lt;/volume&gt;&lt;number&gt;4&lt;/number&gt;&lt;keywords&gt;&lt;keyword&gt;Non-odontogenic tooth pain&lt;/keyword&gt;&lt;keyword&gt;atypical odontalgia&lt;/keyword&gt;&lt;keyword&gt;chronic tooth pain&lt;/keyword&gt;&lt;keyword&gt;diagnosis&lt;/keyword&gt;&lt;keyword&gt;epidemiology&lt;/keyword&gt;&lt;keyword&gt;mechanisms&lt;/keyword&gt;&lt;keyword&gt;phantom tooth pain&lt;/keyword&gt;&lt;keyword&gt;review&lt;/keyword&gt;&lt;/keywords&gt;&lt;dates&gt;&lt;year&gt;2011&lt;/year&gt;&lt;/dates&gt;&lt;publisher&gt;SAGE Publications&lt;/publisher&gt;&lt;isbn&gt;2042-1249&lt;/isbn&gt;&lt;accession-num&gt;25309718&lt;/accession-num&gt;&lt;urls&gt;&lt;related-urls&gt;&lt;url&gt;https://www.ncbi.nlm.nih.gov/pubmed/25309718&lt;/url&gt;&lt;url&gt;https://www.ncbi.nlm.nih.gov/pmc/articles/PMC4189081/&lt;/url&gt;&lt;/related-urls&gt;&lt;/urls&gt;&lt;electronic-resource-num&gt;10.1177/204946371100500404&lt;/electronic-resource-num&gt;&lt;remote-database-name&gt;PubMed&lt;/remote-database-name&gt;&lt;language&gt;eng&lt;/language&gt;&lt;/record&gt;&lt;/Cite&gt;&lt;/EndNote&gt;</w:instrText>
      </w:r>
      <w:r w:rsidR="00ED1097">
        <w:fldChar w:fldCharType="separate"/>
      </w:r>
      <w:r>
        <w:rPr>
          <w:noProof/>
        </w:rPr>
        <w:t>(Nixdorf and Moana-Filho 2011)</w:t>
      </w:r>
      <w:r w:rsidR="00ED1097">
        <w:fldChar w:fldCharType="end"/>
      </w:r>
      <w:r w:rsidRPr="00381B6E">
        <w:t>.</w:t>
      </w:r>
    </w:p>
    <w:p w14:paraId="332A24FE" w14:textId="7281ACE4" w:rsidR="00ED1097" w:rsidRDefault="301CA129" w:rsidP="00ED1097">
      <w:r>
        <w:t xml:space="preserve">To reduce the risk of post-operative pain and PTNP following endodontics we require greater understanding of the neuroinflammatory processes in </w:t>
      </w:r>
      <w:r w:rsidR="00F85753">
        <w:t>irreversible pulpitis</w:t>
      </w:r>
      <w:r>
        <w:t xml:space="preserve"> which may lead to its development</w:t>
      </w:r>
      <w:r w:rsidR="70A30219">
        <w:t>,</w:t>
      </w:r>
      <w:r>
        <w:t xml:space="preserve"> and to conduct research that will inform the development of preventive therapeutics. On</w:t>
      </w:r>
      <w:r w:rsidR="70A30219">
        <w:t>e</w:t>
      </w:r>
      <w:r>
        <w:t xml:space="preserve"> potential avenue of research is to investigate the Kynurenine pathway (KP) in </w:t>
      </w:r>
      <w:r w:rsidR="00F85753">
        <w:t>irreversible pulpitis</w:t>
      </w:r>
      <w:r>
        <w:t xml:space="preserve">. The KP has been linked to pain in animal models investigating acute and chronic viral infections of lung tissue. These studies found that increased activity of indoleamine 2, 3 dioxygenase (IDO), the first and rate limiting step of the KP, was associated with pain hypersensitivity. </w:t>
      </w:r>
      <w:r w:rsidR="07C6D97D">
        <w:t xml:space="preserve">Pain </w:t>
      </w:r>
      <w:r>
        <w:t xml:space="preserve">hypersensitivity was reduced when IDO was blocked pharmacologically and was absent in IDO-deficient mice but could be stimulated through the administration of kynurenine (KYN), the catabolic product of the IDO enzyme </w:t>
      </w:r>
      <w:r w:rsidR="00ED1097">
        <w:fldChar w:fldCharType="begin">
          <w:fldData xml:space="preserve">PEVuZE5vdGU+PENpdGU+PEF1dGhvcj5IdWFuZzwvQXV0aG9yPjxZZWFyPjIwMTY8L1llYXI+PFJl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U2MTU8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</w:fldData>
        </w:fldChar>
      </w:r>
      <w:r w:rsidR="00ED1097">
        <w:instrText xml:space="preserve"> ADDIN EN.CITE </w:instrText>
      </w:r>
      <w:r w:rsidR="00ED1097">
        <w:fldChar w:fldCharType="begin">
          <w:fldData xml:space="preserve">PEVuZE5vdGU+PENpdGU+PEF1dGhvcj5IdWFuZzwvQXV0aG9yPjxZZWFyPjIwMTY8L1llYXI+PFJl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U2MTU8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</w:fldData>
        </w:fldChar>
      </w:r>
      <w:r w:rsidR="00ED1097">
        <w:instrText xml:space="preserve"> ADDIN EN.CITE.DATA </w:instrText>
      </w:r>
      <w:r w:rsidR="00ED1097">
        <w:fldChar w:fldCharType="end"/>
      </w:r>
      <w:r w:rsidR="00ED1097">
        <w:fldChar w:fldCharType="separate"/>
      </w:r>
      <w:r>
        <w:rPr>
          <w:noProof/>
        </w:rPr>
        <w:t>(Huang et al. 2016)</w:t>
      </w:r>
      <w:r w:rsidR="00ED1097">
        <w:fldChar w:fldCharType="end"/>
      </w:r>
      <w:r>
        <w:t xml:space="preserve">. Further evidence suggests the KP may play a role in persistent pain as rat models found increased mRNA expression of KP enzymes IDO, </w:t>
      </w:r>
      <w:r w:rsidR="00CB4932">
        <w:t>k</w:t>
      </w:r>
      <w:r w:rsidR="00CB4932" w:rsidRPr="00CB4932">
        <w:t>ynurenine 3-monooxygenase</w:t>
      </w:r>
      <w:r w:rsidR="00CB4932">
        <w:t xml:space="preserve"> (</w:t>
      </w:r>
      <w:r>
        <w:t>KMO</w:t>
      </w:r>
      <w:r w:rsidR="00CB4932">
        <w:t>)</w:t>
      </w:r>
      <w:r>
        <w:t xml:space="preserve"> and </w:t>
      </w:r>
      <w:r w:rsidR="484AFDEB">
        <w:t>3-hydroxyanthranilate 3,4-dioxygenase (HAAO)</w:t>
      </w:r>
      <w:r>
        <w:t xml:space="preserve">. </w:t>
      </w:r>
    </w:p>
    <w:p w14:paraId="72D9F0EC" w14:textId="66B35A64" w:rsidR="00ED1097" w:rsidRDefault="301CA129" w:rsidP="00ED1097">
      <w:r>
        <w:t xml:space="preserve">One explanation for </w:t>
      </w:r>
      <w:r w:rsidR="61189858">
        <w:t>the</w:t>
      </w:r>
      <w:r>
        <w:t xml:space="preserve"> KP</w:t>
      </w:r>
      <w:r w:rsidR="61189858">
        <w:t>’s ability</w:t>
      </w:r>
      <w:r>
        <w:t xml:space="preserve"> to influence nociception</w:t>
      </w:r>
      <w:r w:rsidR="61189858">
        <w:t xml:space="preserve"> and nociplastic pain</w:t>
      </w:r>
      <w:r>
        <w:t xml:space="preserve"> is through the activation or inhibition of </w:t>
      </w:r>
      <w:r w:rsidRPr="00DC4D64">
        <w:t xml:space="preserve">N-methyl-D-aspartate </w:t>
      </w:r>
      <w:r>
        <w:t xml:space="preserve">(NMDA). NMDA receptors are associated with excitotoxicity and if excessively activated leads to glutamate release/prevention of reuptake causing an imbalance in calcium ion transport into the cell, lipid peroxidation, and ultimately cell death </w:t>
      </w:r>
      <w:r w:rsidR="00ED1097">
        <w:fldChar w:fldCharType="begin"/>
      </w:r>
      <w:r w:rsidR="00ED1097">
        <w:instrText xml:space="preserve"> ADDIN EN.CITE &lt;EndNote&gt;&lt;Cite&gt;&lt;Author&gt;Li&lt;/Author&gt;&lt;Year&gt;2016&lt;/Year&gt;&lt;RecNum&gt;130&lt;/RecNum&gt;&lt;DisplayText&gt;(Li and Wang 2016)&lt;/DisplayText&gt;&lt;record&gt;&lt;rec-number&gt;130&lt;/rec-number&gt;&lt;foreign-keys&gt;&lt;key app="EN" db-id="fzvr0dpvptrzxfed9r7xfw2l2rts5e0s2pzp" timestamp="1641417105"&gt;130&lt;/key&gt;&lt;/foreign-keys&gt;&lt;ref-type name="Journal Article"&gt;17&lt;/ref-type&gt;&lt;contributors&gt;&lt;authors&gt;&lt;author&gt;Li, Victor&lt;/author&gt;&lt;author&gt;Wang, Yu Tian&lt;/author&gt;&lt;/authors&gt;&lt;/contributors&gt;&lt;titles&gt;&lt;title&gt;Molecular mechanisms of NMDA receptor-mediated excitotoxicity: implications for neuroprotective therapeutics for stroke&lt;/title&gt;&lt;secondary-title&gt;Neural regeneration research&lt;/secondary-title&gt;&lt;alt-title&gt;Neural Regen Res&lt;/alt-title&gt;&lt;/titles&gt;&lt;periodical&gt;&lt;full-title&gt;Neural regeneration research&lt;/full-title&gt;&lt;abbr-1&gt;Neural Regen Res&lt;/abbr-1&gt;&lt;/periodical&gt;&lt;alt-periodical&gt;&lt;full-title&gt;Neural regeneration research&lt;/full-title&gt;&lt;abbr-1&gt;Neural Regen Res&lt;/abbr-1&gt;&lt;/alt-periodical&gt;&lt;pages&gt;1752-1753&lt;/pages&gt;&lt;volume&gt;11&lt;/volume&gt;&lt;number&gt;11&lt;/number&gt;&lt;dates&gt;&lt;year&gt;2016&lt;/year&gt;&lt;/dates&gt;&lt;publisher&gt;Medknow Publications &amp;amp; Media Pvt Ltd&lt;/publisher&gt;&lt;isbn&gt;1673-5374&amp;#xD;1876-7958&lt;/isbn&gt;&lt;accession-num&gt;28123410&lt;/accession-num&gt;&lt;urls&gt;&lt;related-urls&gt;&lt;url&gt;https://pubmed.ncbi.nlm.nih.gov/28123410&lt;/url&gt;&lt;url&gt;https://www.ncbi.nlm.nih.gov/pmc/articles/PMC5204222/&lt;/url&gt;&lt;/related-urls&gt;&lt;/urls&gt;&lt;electronic-resource-num&gt;10.4103/1673-5374.194713&lt;/electronic-resource-num&gt;&lt;remote-database-name&gt;PubMed&lt;/remote-database-name&gt;&lt;language&gt;eng&lt;/language&gt;&lt;/record&gt;&lt;/Cite&gt;&lt;/EndNote&gt;</w:instrText>
      </w:r>
      <w:r w:rsidR="00ED1097">
        <w:fldChar w:fldCharType="separate"/>
      </w:r>
      <w:r>
        <w:rPr>
          <w:noProof/>
        </w:rPr>
        <w:t>(Li and Wang 2016)</w:t>
      </w:r>
      <w:r w:rsidR="00ED1097">
        <w:fldChar w:fldCharType="end"/>
      </w:r>
      <w:r>
        <w:t>. Quinolinic acid (QUIN) a downstream product of KYN (Figure 1) is a potent activator of NMDA receptors and has been shown to</w:t>
      </w:r>
      <w:r w:rsidR="211AD620">
        <w:t>:</w:t>
      </w:r>
      <w:r>
        <w:t xml:space="preserve"> potentiate the neurotoxic effect of itself and other neurotoxins</w:t>
      </w:r>
      <w:r w:rsidR="211AD620">
        <w:t>;</w:t>
      </w:r>
      <w:r>
        <w:t xml:space="preserve"> disturb the cell structure of neurons</w:t>
      </w:r>
      <w:r w:rsidR="211AD620">
        <w:t xml:space="preserve"> and</w:t>
      </w:r>
      <w:r>
        <w:t xml:space="preserve"> be </w:t>
      </w:r>
      <w:r w:rsidRPr="00D97E69">
        <w:t>gliotoxic</w:t>
      </w:r>
      <w:r>
        <w:t xml:space="preserve"> </w:t>
      </w:r>
      <w:r w:rsidR="00ED1097">
        <w:fldChar w:fldCharType="begin"/>
      </w:r>
      <w:r w:rsidR="00ED1097">
        <w:instrText xml:space="preserve"> ADDIN EN.CITE &lt;EndNote&gt;&lt;Cite&gt;&lt;Author&gt;Guillemin&lt;/Author&gt;&lt;Year&gt;2012&lt;/Year&gt;&lt;RecNum&gt;204&lt;/RecNum&gt;&lt;DisplayText&gt;(Guillemin 2012)&lt;/DisplayText&gt;&lt;record&gt;&lt;rec-number&gt;204&lt;/rec-number&gt;&lt;foreign-keys&gt;&lt;key app="EN" db-id="fzvr0dpvptrzxfed9r7xfw2l2rts5e0s2pzp" timestamp="1648727404"&gt;204&lt;/key&gt;&lt;/foreign-keys&gt;&lt;ref-type name="Journal Article"&gt;17&lt;/ref-type&gt;&lt;contributors&gt;&lt;authors&gt;&lt;author&gt;Guillemin, Gilles J.&lt;/author&gt;&lt;/authors&gt;&lt;/contributors&gt;&lt;titles&gt;&lt;title&gt;Quinolinic acid, the inescapable neurotoxin&lt;/title&gt;&lt;secondary-title&gt;The FEBS Journal&lt;/secondary-title&gt;&lt;/titles&gt;&lt;periodical&gt;&lt;full-title&gt;The FEBS Journal&lt;/full-title&gt;&lt;/periodical&gt;&lt;pages&gt;1356-1365&lt;/pages&gt;&lt;volume&gt;279&lt;/volume&gt;&lt;number&gt;8&lt;/number&gt;&lt;dates&gt;&lt;year&gt;2012&lt;/year&gt;&lt;/dates&gt;&lt;isbn&gt;1742-464X&lt;/isbn&gt;&lt;urls&gt;&lt;related-urls&gt;&lt;url&gt;https://febs.onlinelibrary.wiley.com/doi/abs/10.1111/j.1742-4658.2012.08485.x&lt;/url&gt;&lt;/related-urls&gt;&lt;/urls&gt;&lt;electronic-resource-num&gt;https://doi.org/10.1111/j.1742-4658.2012.08485.x&lt;/electronic-resource-num&gt;&lt;/record&gt;&lt;/Cite&gt;&lt;/EndNote&gt;</w:instrText>
      </w:r>
      <w:r w:rsidR="00ED1097">
        <w:fldChar w:fldCharType="separate"/>
      </w:r>
      <w:r>
        <w:rPr>
          <w:noProof/>
        </w:rPr>
        <w:t>(Guillemin 2012)</w:t>
      </w:r>
      <w:r w:rsidR="00ED1097">
        <w:fldChar w:fldCharType="end"/>
      </w:r>
      <w:r w:rsidR="211AD620">
        <w:t>;</w:t>
      </w:r>
      <w:r>
        <w:t xml:space="preserve"> and</w:t>
      </w:r>
      <w:r w:rsidRPr="00060CE1">
        <w:t xml:space="preserve"> </w:t>
      </w:r>
      <w:r>
        <w:t xml:space="preserve">increase nitric oxide (NO) production leading to oxidative stress </w:t>
      </w:r>
      <w:r w:rsidR="00ED1097">
        <w:fldChar w:fldCharType="begin">
          <w:fldData xml:space="preserve">PEVuZE5vdGU+PENpdGU+PEF1dGhvcj5BZ3VpbGVyYTwvQXV0aG9yPjxZZWFyPjIwMDc8L1llYXI+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</w:fldData>
        </w:fldChar>
      </w:r>
      <w:r w:rsidR="00ED1097">
        <w:instrText xml:space="preserve"> ADDIN EN.CITE </w:instrText>
      </w:r>
      <w:r w:rsidR="00ED1097">
        <w:fldChar w:fldCharType="begin">
          <w:fldData xml:space="preserve">PEVuZE5vdGU+PENpdGU+PEF1dGhvcj5BZ3VpbGVyYTwvQXV0aG9yPjxZZWFyPjIwMDc8L1llYXI+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</w:fldData>
        </w:fldChar>
      </w:r>
      <w:r w:rsidR="00ED1097">
        <w:instrText xml:space="preserve"> ADDIN EN.CITE.DATA </w:instrText>
      </w:r>
      <w:r w:rsidR="00ED1097">
        <w:fldChar w:fldCharType="end"/>
      </w:r>
      <w:r w:rsidR="00ED1097">
        <w:fldChar w:fldCharType="separate"/>
      </w:r>
      <w:r>
        <w:rPr>
          <w:noProof/>
        </w:rPr>
        <w:t>(Aguilera et al. 2007)</w:t>
      </w:r>
      <w:r w:rsidR="00ED1097">
        <w:fldChar w:fldCharType="end"/>
      </w:r>
      <w:r>
        <w:t xml:space="preserve">. Kynurenic acid (KYNA), an alternative product of the </w:t>
      </w:r>
      <w:r w:rsidR="00BF6114">
        <w:t>KP</w:t>
      </w:r>
      <w:r>
        <w:t xml:space="preserve">, blocks the glycine site of NMDA receptors and is a potent inhibitor of QUIN and other ligands which activate NMDA receptors thus protecting from their neuroexcitatory and neurotoxic effects </w:t>
      </w:r>
      <w:r w:rsidR="00ED1097">
        <w:fldChar w:fldCharType="begin"/>
      </w:r>
      <w:r w:rsidR="00ED1097">
        <w:instrText xml:space="preserve"> ADDIN EN.CITE &lt;EndNote&gt;&lt;Cite&gt;&lt;Author&gt;Jhamandas&lt;/Author&gt;&lt;Year&gt;2000&lt;/Year&gt;&lt;RecNum&gt;128&lt;/RecNum&gt;&lt;DisplayText&gt;(Jhamandas et al. 2000)&lt;/DisplayText&gt;&lt;record&gt;&lt;rec-number&gt;128&lt;/rec-number&gt;&lt;foreign-keys&gt;&lt;key app="EN" db-id="fzvr0dpvptrzxfed9r7xfw2l2rts5e0s2pzp" timestamp="1641415166"&gt;128&lt;/key&gt;&lt;/foreign-keys&gt;&lt;ref-type name="Journal Article"&gt;17&lt;/ref-type&gt;&lt;contributors&gt;&lt;authors&gt;&lt;author&gt;Jhamandas, K.&lt;/author&gt;&lt;author&gt;Boegman, Roland&lt;/author&gt;&lt;author&gt;Beninger, R.&lt;/author&gt;&lt;author&gt;Miranda, A.&lt;/author&gt;&lt;author&gt;Lipic, K.&lt;/author&gt;&lt;/authors&gt;&lt;/contributors&gt;&lt;titles&gt;&lt;title&gt;Excitotoxicity of quinolinic acid: Modulation by endogenous antagonists&lt;/title&gt;&lt;secondary-title&gt;Neurotoxicity research&lt;/secondary-title&gt;&lt;/titles&gt;&lt;periodical&gt;&lt;full-title&gt;Neurotoxicity Research&lt;/full-title&gt;&lt;/periodical&gt;&lt;pages&gt;139-55&lt;/pages&gt;&lt;volume&gt;2&lt;/volume&gt;&lt;dates&gt;&lt;year&gt;2000&lt;/year&gt;&lt;pub-dates&gt;&lt;date&gt;02/01&lt;/date&gt;&lt;/pub-dates&gt;&lt;/dates&gt;&lt;urls&gt;&lt;/urls&gt;&lt;electronic-resource-num&gt;10.1007/BF03033790&lt;/electronic-resource-num&gt;&lt;/record&gt;&lt;/Cite&gt;&lt;/EndNote&gt;</w:instrText>
      </w:r>
      <w:r w:rsidR="00ED1097">
        <w:fldChar w:fldCharType="separate"/>
      </w:r>
      <w:r>
        <w:rPr>
          <w:noProof/>
        </w:rPr>
        <w:t>(Jhamandas et al. 2000)</w:t>
      </w:r>
      <w:r w:rsidR="00ED1097">
        <w:fldChar w:fldCharType="end"/>
      </w:r>
      <w:r>
        <w:t xml:space="preserve">. Therefore, the amount QUIN and KYNA present could influence the pain experienced during </w:t>
      </w:r>
      <w:r w:rsidR="17CDCBB9">
        <w:t xml:space="preserve">and after </w:t>
      </w:r>
      <w:r w:rsidR="00F85753">
        <w:t>irreversible pulpitis</w:t>
      </w:r>
      <w:r>
        <w:t xml:space="preserve">. </w:t>
      </w:r>
    </w:p>
    <w:p w14:paraId="2DFC86F8" w14:textId="77777777" w:rsidR="00ED1097" w:rsidRPr="00BA7D65" w:rsidRDefault="00ED1097" w:rsidP="00BA7D65">
      <w:pPr>
        <w:pStyle w:val="Heading2"/>
      </w:pPr>
      <w:r w:rsidRPr="00BA7D65">
        <w:t>IDO and the oral environment</w:t>
      </w:r>
    </w:p>
    <w:p w14:paraId="4BD2AE09" w14:textId="78692560" w:rsidR="00ED1097" w:rsidRDefault="07F84143" w:rsidP="00ED1097">
      <w:r w:rsidRPr="00AE1386">
        <w:t>D</w:t>
      </w:r>
      <w:r>
        <w:t>ue to the</w:t>
      </w:r>
      <w:r w:rsidRPr="00AE1386">
        <w:t xml:space="preserve"> links between the </w:t>
      </w:r>
      <w:r>
        <w:t>KP</w:t>
      </w:r>
      <w:r w:rsidRPr="00AE1386">
        <w:t xml:space="preserve"> and pain/neuroinflammation,</w:t>
      </w:r>
      <w:r>
        <w:t xml:space="preserve"> some studies have begun</w:t>
      </w:r>
      <w:r w:rsidRPr="00AE1386">
        <w:t xml:space="preserve"> examining the role of the </w:t>
      </w:r>
      <w:r>
        <w:t>KP</w:t>
      </w:r>
      <w:r w:rsidRPr="00AE1386">
        <w:t xml:space="preserve"> in orofacial pain. </w:t>
      </w:r>
      <w:r w:rsidR="006C148C">
        <w:t>P</w:t>
      </w:r>
      <w:r w:rsidRPr="00AE1386">
        <w:t>atient</w:t>
      </w:r>
      <w:r w:rsidR="006C148C">
        <w:t xml:space="preserve"> studies</w:t>
      </w:r>
      <w:r w:rsidR="000A7593">
        <w:t xml:space="preserve"> have</w:t>
      </w:r>
      <w:r w:rsidRPr="00AE1386">
        <w:t xml:space="preserve"> </w:t>
      </w:r>
      <w:r w:rsidR="006C148C" w:rsidRPr="006C148C">
        <w:t>demonstrate</w:t>
      </w:r>
      <w:r w:rsidR="000A7593">
        <w:t>d</w:t>
      </w:r>
      <w:r w:rsidR="006C148C" w:rsidRPr="006C148C">
        <w:t xml:space="preserve"> that KP is implicated in other trigeminally-mediated orofacial pain conditions such as TMD</w:t>
      </w:r>
      <w:r w:rsidR="006C148C">
        <w:t xml:space="preserve"> suggesting that</w:t>
      </w:r>
      <w:r w:rsidR="006C148C" w:rsidRPr="006C148C">
        <w:t xml:space="preserve"> a higher KYN/</w:t>
      </w:r>
      <w:r w:rsidR="00D42FE8">
        <w:t>Tryptophan (</w:t>
      </w:r>
      <w:r w:rsidR="006C148C" w:rsidRPr="006C148C">
        <w:t>TRP</w:t>
      </w:r>
      <w:r w:rsidR="00D42FE8">
        <w:t>)</w:t>
      </w:r>
      <w:r w:rsidR="006C148C" w:rsidRPr="006C148C">
        <w:t xml:space="preserve"> ratio results in a greater pain intensity</w:t>
      </w:r>
      <w:r w:rsidR="006C148C">
        <w:t xml:space="preserve"> </w:t>
      </w:r>
      <w:r w:rsidR="00ED1097" w:rsidRPr="00AE1386">
        <w:fldChar w:fldCharType="begin">
          <w:fldData xml:space="preserve">PEVuZE5vdGU+PENpdGU+PEF1dGhvcj5CYXJqYW5kaTwvQXV0aG9yPjxZZWFyPjIwMjA8L1llYXI+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</w:fldData>
        </w:fldChar>
      </w:r>
      <w:r w:rsidR="00ED1097" w:rsidRPr="00AE1386">
        <w:instrText xml:space="preserve"> ADDIN EN.CITE </w:instrText>
      </w:r>
      <w:r w:rsidR="00ED1097" w:rsidRPr="00AE1386">
        <w:fldChar w:fldCharType="begin">
          <w:fldData xml:space="preserve">PEVuZE5vdGU+PENpdGU+PEF1dGhvcj5CYXJqYW5kaTwvQXV0aG9yPjxZZWFyPjIwMjA8L1llYXI+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</w:fldData>
        </w:fldChar>
      </w:r>
      <w:r w:rsidR="00ED1097" w:rsidRPr="00AE1386">
        <w:instrText xml:space="preserve"> ADDIN EN.CITE.DATA </w:instrText>
      </w:r>
      <w:r w:rsidR="00ED1097" w:rsidRPr="00AE1386">
        <w:fldChar w:fldCharType="end"/>
      </w:r>
      <w:r w:rsidR="00ED1097" w:rsidRPr="00AE1386">
        <w:fldChar w:fldCharType="separate"/>
      </w:r>
      <w:r w:rsidRPr="00AE1386">
        <w:t>(Barjandi et al. 2020)</w:t>
      </w:r>
      <w:r w:rsidR="00ED1097" w:rsidRPr="00AE1386">
        <w:fldChar w:fldCharType="end"/>
      </w:r>
      <w:r w:rsidRPr="00AE1386">
        <w:t xml:space="preserve">. </w:t>
      </w:r>
      <w:r>
        <w:t>Meanwhile, a</w:t>
      </w:r>
      <w:r w:rsidR="00CB4932">
        <w:t>nimal</w:t>
      </w:r>
      <w:r w:rsidR="000A7593">
        <w:t xml:space="preserve"> </w:t>
      </w:r>
      <w:r w:rsidR="00CB4932">
        <w:t>models of</w:t>
      </w:r>
      <w:r>
        <w:t xml:space="preserve"> </w:t>
      </w:r>
      <w:r w:rsidR="000A7593" w:rsidRPr="000A7593">
        <w:t>migraine a predominately non-orofacial pain mediated by the Trigeminal nerve</w:t>
      </w:r>
      <w:r>
        <w:t xml:space="preserve"> demonstrated a reduction in face rubbing when an analogue of KYNA was administered</w:t>
      </w:r>
      <w:r w:rsidR="006563FB">
        <w:t xml:space="preserve"> and lead to</w:t>
      </w:r>
      <w:r>
        <w:t xml:space="preserve"> </w:t>
      </w:r>
      <w:r>
        <w:lastRenderedPageBreak/>
        <w:t>a reduction in mRNA expression of pro-inflammatory markers</w:t>
      </w:r>
      <w:r w:rsidR="0088249E">
        <w:t xml:space="preserve"> such as</w:t>
      </w:r>
      <w:r>
        <w:t xml:space="preserve"> </w:t>
      </w:r>
      <w:r w:rsidRPr="00EF214D">
        <w:t xml:space="preserve">Calcitonin </w:t>
      </w:r>
      <w:r>
        <w:t>G</w:t>
      </w:r>
      <w:r w:rsidRPr="00EF214D">
        <w:t xml:space="preserve">ene </w:t>
      </w:r>
      <w:r>
        <w:t>R</w:t>
      </w:r>
      <w:r w:rsidRPr="00EF214D">
        <w:t xml:space="preserve">elated </w:t>
      </w:r>
      <w:r>
        <w:t>P</w:t>
      </w:r>
      <w:r w:rsidRPr="00EF214D">
        <w:t>eptide (CGRP)</w:t>
      </w:r>
      <w:r w:rsidR="0088249E">
        <w:t xml:space="preserve"> </w:t>
      </w:r>
      <w:r w:rsidR="00ED1097">
        <w:fldChar w:fldCharType="begin">
          <w:fldData xml:space="preserve">PEVuZE5vdGU+PENpdGU+PEF1dGhvcj5HcmVjbzwvQXV0aG9yPjxZZWFyPjIwMTc8L1llYXI+PFJl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</w:fldData>
        </w:fldChar>
      </w:r>
      <w:r w:rsidR="00ED1097">
        <w:instrText xml:space="preserve"> ADDIN EN.CITE </w:instrText>
      </w:r>
      <w:r w:rsidR="00ED1097">
        <w:fldChar w:fldCharType="begin">
          <w:fldData xml:space="preserve">PEVuZE5vdGU+PENpdGU+PEF1dGhvcj5HcmVjbzwvQXV0aG9yPjxZZWFyPjIwMTc8L1llYXI+PFJl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</w:fldData>
        </w:fldChar>
      </w:r>
      <w:r w:rsidR="00ED1097">
        <w:instrText xml:space="preserve"> ADDIN EN.CITE.DATA </w:instrText>
      </w:r>
      <w:r w:rsidR="00ED1097">
        <w:fldChar w:fldCharType="end"/>
      </w:r>
      <w:r w:rsidR="00ED1097">
        <w:fldChar w:fldCharType="separate"/>
      </w:r>
      <w:r>
        <w:rPr>
          <w:noProof/>
        </w:rPr>
        <w:t>(Greco et al. 2017)</w:t>
      </w:r>
      <w:r w:rsidR="00ED1097">
        <w:fldChar w:fldCharType="end"/>
      </w:r>
      <w:r w:rsidR="0088249E">
        <w:t>. This</w:t>
      </w:r>
      <w:r>
        <w:t xml:space="preserve"> provid</w:t>
      </w:r>
      <w:r w:rsidR="0088249E">
        <w:t>es</w:t>
      </w:r>
      <w:r>
        <w:t xml:space="preserve"> evidence not only that the KP may affect the trigeminal ganglion, but also that therapeutic treatments targeting this pathway might prove effective against orofacial pain.</w:t>
      </w:r>
    </w:p>
    <w:p w14:paraId="6C6B7638" w14:textId="77777777" w:rsidR="00ED1097" w:rsidRDefault="00ED1097" w:rsidP="00ED1097">
      <w:r>
        <w:rPr>
          <w:noProof/>
        </w:rPr>
        <w:drawing>
          <wp:inline distT="0" distB="0" distL="0" distR="0" wp14:anchorId="205F8E95" wp14:editId="0CEDC086">
            <wp:extent cx="5731357" cy="4571863"/>
            <wp:effectExtent l="0" t="0" r="3175"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7532" b="29132"/>
                    <a:stretch/>
                  </pic:blipFill>
                  <pic:spPr bwMode="auto">
                    <a:xfrm>
                      <a:off x="0" y="0"/>
                      <a:ext cx="5731510" cy="4571985"/>
                    </a:xfrm>
                    <a:prstGeom prst="rect">
                      <a:avLst/>
                    </a:prstGeom>
                    <a:ln>
                      <a:noFill/>
                    </a:ln>
                    <a:extLst>
                      <a:ext uri="{53640926-AAD7-44D8-BBD7-CCE9431645EC}">
                        <a14:shadowObscured xmlns:a14="http://schemas.microsoft.com/office/drawing/2010/main"/>
                      </a:ext>
                    </a:extLst>
                  </pic:spPr>
                </pic:pic>
              </a:graphicData>
            </a:graphic>
          </wp:inline>
        </w:drawing>
      </w:r>
    </w:p>
    <w:p w14:paraId="71A33236" w14:textId="35067DE0" w:rsidR="00ED1097" w:rsidRPr="007075CB" w:rsidRDefault="00ED1097" w:rsidP="007075CB">
      <w:pPr>
        <w:pStyle w:val="Figure"/>
      </w:pPr>
      <w:r w:rsidRPr="007075CB">
        <w:t xml:space="preserve">Figure 1 Diagram of the </w:t>
      </w:r>
      <w:r w:rsidR="00BF6114" w:rsidRPr="007075CB">
        <w:t>KP</w:t>
      </w:r>
      <w:r w:rsidRPr="007075CB">
        <w:t xml:space="preserve"> catabolism pathway. </w:t>
      </w:r>
    </w:p>
    <w:p w14:paraId="1CCA22CD" w14:textId="4F6563C1" w:rsidR="00ED1097" w:rsidRPr="00312A2C" w:rsidRDefault="00ED1097" w:rsidP="00312A2C">
      <w:pPr>
        <w:pStyle w:val="NoSpacing"/>
        <w:rPr>
          <w:rStyle w:val="SubtleReference"/>
          <w:rFonts w:eastAsia="Calibri"/>
          <w:smallCaps w:val="0"/>
          <w:color w:val="auto"/>
        </w:rPr>
      </w:pPr>
      <w:r w:rsidRPr="00312A2C">
        <w:rPr>
          <w:rStyle w:val="SubtleReference"/>
          <w:rFonts w:eastAsia="Calibri"/>
          <w:smallCaps w:val="0"/>
          <w:color w:val="auto"/>
        </w:rPr>
        <w:t>Boxes show the catabolites produced in pink whilst words in bold indicate the enzymes involved. Pathway highlights the potential for activation or inhibition of NMDA receptors.</w:t>
      </w:r>
    </w:p>
    <w:p w14:paraId="7FB0B3CF" w14:textId="77777777" w:rsidR="007075CB" w:rsidRPr="007075CB" w:rsidRDefault="007075CB" w:rsidP="00ED1097">
      <w:pPr>
        <w:pStyle w:val="NoSpacing"/>
        <w:rPr>
          <w:rStyle w:val="SubtleReference"/>
          <w:rFonts w:eastAsia="Calibri"/>
        </w:rPr>
      </w:pPr>
    </w:p>
    <w:p w14:paraId="11A5DC94" w14:textId="7E56F0D1" w:rsidR="00ED1097" w:rsidRDefault="301CA129" w:rsidP="00ED1097">
      <w:r>
        <w:t>Despite these connections, only two studies have investigated the KP in dental pulp tissue</w:t>
      </w:r>
      <w:r w:rsidR="48683700">
        <w:t xml:space="preserve"> to date</w:t>
      </w:r>
      <w:r>
        <w:t>. One study detected the presence of IDO in pulp tissue via immunohistochemistry with an apparent increase in IDO in irreversible pulpitis compared to healthy controls, although this was not quantified</w:t>
      </w:r>
      <w:r w:rsidR="000E0FB0">
        <w:t xml:space="preserve">. </w:t>
      </w:r>
      <w:r w:rsidR="000E0FB0" w:rsidRPr="000E0FB0">
        <w:t xml:space="preserve">This same study found that stimulation of an unsorted mixture of human dental pulp cell explants with the cytokine Interferon-gamma (INF-γ) led to the detection of IDO as measured by western blot analysis </w:t>
      </w:r>
      <w:r w:rsidR="00ED1097">
        <w:fldChar w:fldCharType="begin">
          <w:fldData xml:space="preserve">PEVuZE5vdGU+PENpdGU+PEF1dGhvcj5UYWtlZ2F3YTwvQXV0aG9yPjxZZWFyPjIwMTQ8L1llYXI+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b3VybmFsIG9mIEVuZG9kb250aWNzPC9mdWxsLXRpdGxlPjwvYWx0LXBlcmlv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</w:fldData>
        </w:fldChar>
      </w:r>
      <w:r w:rsidR="00ED1097">
        <w:instrText xml:space="preserve"> ADDIN EN.CITE </w:instrText>
      </w:r>
      <w:r w:rsidR="00ED1097">
        <w:fldChar w:fldCharType="begin">
          <w:fldData xml:space="preserve">PEVuZE5vdGU+PENpdGU+PEF1dGhvcj5UYWtlZ2F3YTwvQXV0aG9yPjxZZWFyPjIwMTQ8L1llYXI+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b3VybmFsIG9mIEVuZG9kb250aWNzPC9mdWxsLXRpdGxlPjwvYWx0LXBlcmlv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</w:fldData>
        </w:fldChar>
      </w:r>
      <w:r w:rsidR="00ED1097">
        <w:instrText xml:space="preserve"> ADDIN EN.CITE.DATA </w:instrText>
      </w:r>
      <w:r w:rsidR="00ED1097">
        <w:fldChar w:fldCharType="end"/>
      </w:r>
      <w:r w:rsidR="00ED1097">
        <w:fldChar w:fldCharType="separate"/>
      </w:r>
      <w:r>
        <w:rPr>
          <w:noProof/>
        </w:rPr>
        <w:t>(Takegawa et al. 2014)</w:t>
      </w:r>
      <w:r w:rsidR="00ED1097">
        <w:fldChar w:fldCharType="end"/>
      </w:r>
      <w:r>
        <w:t>. The other using human pulp stem cells (HDPSCs) found that stimulation with the endotoxin l</w:t>
      </w:r>
      <w:r w:rsidRPr="00EF214D">
        <w:t>ipopolysaccharide</w:t>
      </w:r>
      <w:r>
        <w:t xml:space="preserve"> (LPS) </w:t>
      </w:r>
      <w:r w:rsidR="000E0FB0" w:rsidRPr="000E0FB0">
        <w:t xml:space="preserve">and TNF-α </w:t>
      </w:r>
      <w:r>
        <w:t xml:space="preserve">caused an increase in IDO at 24 and 48 </w:t>
      </w:r>
      <w:r w:rsidR="00A44940">
        <w:t>hrs</w:t>
      </w:r>
      <w:r>
        <w:t xml:space="preserve"> as detected via western blot and that immunofluorescent analysis of pulp tissue sections found double staining of IDO with monocytes and macrophages </w:t>
      </w:r>
      <w:r w:rsidR="00ED1097">
        <w:fldChar w:fldCharType="begin">
          <w:fldData xml:space="preserve">PEVuZE5vdGU+PENpdGU+PEF1dGhvcj5MZWU8L0F1dGhvcj48WWVhcj4yMDE2PC9ZZWFyPjxSZWNO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</w:fldData>
        </w:fldChar>
      </w:r>
      <w:r w:rsidR="00ED1097">
        <w:instrText xml:space="preserve"> ADDIN EN.CITE </w:instrText>
      </w:r>
      <w:r w:rsidR="00ED1097">
        <w:fldChar w:fldCharType="begin">
          <w:fldData xml:space="preserve">PEVuZE5vdGU+PENpdGU+PEF1dGhvcj5MZWU8L0F1dGhvcj48WWVhcj4yMDE2PC9ZZWFyPjxSZWNO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</w:fldData>
        </w:fldChar>
      </w:r>
      <w:r w:rsidR="00ED1097">
        <w:instrText xml:space="preserve"> ADDIN EN.CITE.DATA </w:instrText>
      </w:r>
      <w:r w:rsidR="00ED1097">
        <w:fldChar w:fldCharType="end"/>
      </w:r>
      <w:r w:rsidR="00ED1097">
        <w:fldChar w:fldCharType="separate"/>
      </w:r>
      <w:r>
        <w:rPr>
          <w:noProof/>
        </w:rPr>
        <w:t>(Lee et al. 2016)</w:t>
      </w:r>
      <w:r w:rsidR="00ED1097">
        <w:fldChar w:fldCharType="end"/>
      </w:r>
      <w:r>
        <w:t xml:space="preserve">. </w:t>
      </w:r>
    </w:p>
    <w:p w14:paraId="4B7E1AE2" w14:textId="77777777" w:rsidR="007075CB" w:rsidRDefault="007075CB" w:rsidP="00ED1097"/>
    <w:p w14:paraId="395319F2" w14:textId="02FD53A2" w:rsidR="001A3371" w:rsidRDefault="301CA129" w:rsidP="00ED1097">
      <w:r>
        <w:lastRenderedPageBreak/>
        <w:t xml:space="preserve">Further investigations of the KP </w:t>
      </w:r>
      <w:r w:rsidR="465B3118">
        <w:t>are required</w:t>
      </w:r>
      <w:r>
        <w:t xml:space="preserve"> to</w:t>
      </w:r>
      <w:r w:rsidR="465B3118">
        <w:t>:</w:t>
      </w:r>
    </w:p>
    <w:p w14:paraId="44CD24B8" w14:textId="3C824E27" w:rsidR="001A3371" w:rsidRPr="00D42FE8" w:rsidRDefault="301CA129" w:rsidP="33E831C5">
      <w:pPr>
        <w:pStyle w:val="ListParagraph"/>
        <w:numPr>
          <w:ilvl w:val="0"/>
          <w:numId w:val="6"/>
        </w:numPr>
        <w:rPr>
          <w:rFonts w:asciiTheme="minorHAnsi" w:hAnsiTheme="minorHAnsi" w:cstheme="minorHAnsi"/>
          <w:sz w:val="22"/>
          <w:szCs w:val="22"/>
        </w:rPr>
      </w:pPr>
      <w:r w:rsidRPr="00D42FE8">
        <w:rPr>
          <w:rFonts w:asciiTheme="minorHAnsi" w:hAnsiTheme="minorHAnsi" w:cstheme="minorHAnsi"/>
          <w:sz w:val="22"/>
          <w:szCs w:val="22"/>
        </w:rPr>
        <w:t xml:space="preserve">establish the role of IDO in </w:t>
      </w:r>
      <w:r w:rsidR="00F85753" w:rsidRPr="00D42FE8">
        <w:rPr>
          <w:rFonts w:asciiTheme="minorHAnsi" w:hAnsiTheme="minorHAnsi" w:cstheme="minorHAnsi"/>
          <w:sz w:val="22"/>
          <w:szCs w:val="22"/>
        </w:rPr>
        <w:t>irreversible pulpitis</w:t>
      </w:r>
      <w:r w:rsidR="465B3118" w:rsidRPr="00D42FE8">
        <w:rPr>
          <w:rFonts w:asciiTheme="minorHAnsi" w:hAnsiTheme="minorHAnsi" w:cstheme="minorHAnsi"/>
          <w:sz w:val="22"/>
          <w:szCs w:val="22"/>
        </w:rPr>
        <w:t>;</w:t>
      </w:r>
    </w:p>
    <w:p w14:paraId="358AE17C" w14:textId="3E4A593C" w:rsidR="001A3371" w:rsidRPr="00D42FE8" w:rsidRDefault="301CA129" w:rsidP="001A3371">
      <w:pPr>
        <w:pStyle w:val="ListParagraph"/>
        <w:numPr>
          <w:ilvl w:val="0"/>
          <w:numId w:val="6"/>
        </w:numPr>
        <w:rPr>
          <w:rFonts w:asciiTheme="minorHAnsi" w:hAnsiTheme="minorHAnsi" w:cstheme="minorHAnsi"/>
          <w:sz w:val="22"/>
          <w:szCs w:val="22"/>
        </w:rPr>
      </w:pPr>
      <w:r w:rsidRPr="00D42FE8">
        <w:rPr>
          <w:rFonts w:asciiTheme="minorHAnsi" w:hAnsiTheme="minorHAnsi" w:cstheme="minorHAnsi"/>
          <w:sz w:val="22"/>
          <w:szCs w:val="22"/>
        </w:rPr>
        <w:t xml:space="preserve">how </w:t>
      </w:r>
      <w:r w:rsidR="465B3118" w:rsidRPr="00D42FE8">
        <w:rPr>
          <w:rFonts w:asciiTheme="minorHAnsi" w:hAnsiTheme="minorHAnsi" w:cstheme="minorHAnsi"/>
          <w:sz w:val="22"/>
          <w:szCs w:val="22"/>
        </w:rPr>
        <w:t>any role IDO</w:t>
      </w:r>
      <w:r w:rsidR="002809C5" w:rsidRPr="00D42FE8">
        <w:rPr>
          <w:rFonts w:asciiTheme="minorHAnsi" w:hAnsiTheme="minorHAnsi" w:cstheme="minorHAnsi"/>
          <w:sz w:val="22"/>
          <w:szCs w:val="22"/>
        </w:rPr>
        <w:t xml:space="preserve"> </w:t>
      </w:r>
      <w:r w:rsidRPr="00D42FE8">
        <w:rPr>
          <w:rFonts w:asciiTheme="minorHAnsi" w:hAnsiTheme="minorHAnsi" w:cstheme="minorHAnsi"/>
          <w:sz w:val="22"/>
          <w:szCs w:val="22"/>
        </w:rPr>
        <w:t>relates the KP to any associated change in QUIN or KYNA</w:t>
      </w:r>
      <w:r w:rsidR="465B3118" w:rsidRPr="00D42FE8">
        <w:rPr>
          <w:rFonts w:asciiTheme="minorHAnsi" w:hAnsiTheme="minorHAnsi" w:cstheme="minorHAnsi"/>
          <w:sz w:val="22"/>
          <w:szCs w:val="22"/>
        </w:rPr>
        <w:t>;</w:t>
      </w:r>
    </w:p>
    <w:p w14:paraId="2F9D60C8" w14:textId="18AA2A53" w:rsidR="001A3371" w:rsidRPr="00D42FE8" w:rsidRDefault="301CA129" w:rsidP="001A3371">
      <w:pPr>
        <w:pStyle w:val="ListParagraph"/>
        <w:numPr>
          <w:ilvl w:val="0"/>
          <w:numId w:val="6"/>
        </w:numPr>
        <w:rPr>
          <w:rFonts w:asciiTheme="minorHAnsi" w:hAnsiTheme="minorHAnsi" w:cstheme="minorHAnsi"/>
          <w:sz w:val="22"/>
          <w:szCs w:val="22"/>
        </w:rPr>
      </w:pPr>
      <w:r w:rsidRPr="00D42FE8">
        <w:rPr>
          <w:rFonts w:asciiTheme="minorHAnsi" w:hAnsiTheme="minorHAnsi" w:cstheme="minorHAnsi"/>
          <w:sz w:val="22"/>
          <w:szCs w:val="22"/>
        </w:rPr>
        <w:t xml:space="preserve">what cells </w:t>
      </w:r>
      <w:r w:rsidR="465B3118" w:rsidRPr="00D42FE8">
        <w:rPr>
          <w:rFonts w:asciiTheme="minorHAnsi" w:hAnsiTheme="minorHAnsi" w:cstheme="minorHAnsi"/>
          <w:sz w:val="22"/>
          <w:szCs w:val="22"/>
        </w:rPr>
        <w:t xml:space="preserve">might be </w:t>
      </w:r>
      <w:r w:rsidRPr="00D42FE8">
        <w:rPr>
          <w:rFonts w:asciiTheme="minorHAnsi" w:hAnsiTheme="minorHAnsi" w:cstheme="minorHAnsi"/>
          <w:sz w:val="22"/>
          <w:szCs w:val="22"/>
        </w:rPr>
        <w:t xml:space="preserve">affected by </w:t>
      </w:r>
      <w:r w:rsidR="465B3118" w:rsidRPr="00D42FE8">
        <w:rPr>
          <w:rFonts w:asciiTheme="minorHAnsi" w:hAnsiTheme="minorHAnsi" w:cstheme="minorHAnsi"/>
          <w:sz w:val="22"/>
          <w:szCs w:val="22"/>
        </w:rPr>
        <w:t>1 and 2</w:t>
      </w:r>
      <w:r w:rsidRPr="00D42FE8">
        <w:rPr>
          <w:rFonts w:asciiTheme="minorHAnsi" w:hAnsiTheme="minorHAnsi" w:cstheme="minorHAnsi"/>
          <w:sz w:val="22"/>
          <w:szCs w:val="22"/>
        </w:rPr>
        <w:t xml:space="preserve">.  </w:t>
      </w:r>
    </w:p>
    <w:p w14:paraId="230BE5E5" w14:textId="50EB07AA" w:rsidR="00ED1097" w:rsidRDefault="002809C5" w:rsidP="00DF2C50">
      <w:r>
        <w:t xml:space="preserve">To fully investigate the role of </w:t>
      </w:r>
      <w:r w:rsidR="00B2689D">
        <w:t>IDO and the</w:t>
      </w:r>
      <w:r>
        <w:t xml:space="preserve"> KP in irreversible pulpitis it is important to understand what </w:t>
      </w:r>
      <w:r w:rsidR="00B2689D">
        <w:t>stimulants are driving any changes</w:t>
      </w:r>
      <w:r>
        <w:t xml:space="preserve">. To </w:t>
      </w:r>
      <w:r w:rsidR="00D42FE8">
        <w:t>investigate</w:t>
      </w:r>
      <w:r>
        <w:t xml:space="preserve"> </w:t>
      </w:r>
      <w:r w:rsidR="00422877">
        <w:t>this,</w:t>
      </w:r>
      <w:r>
        <w:t xml:space="preserve"> it was thought </w:t>
      </w:r>
      <w:r w:rsidR="00B2689D" w:rsidRPr="004309BD">
        <w:t>‘Odontoblast like cells’ (OLCs)</w:t>
      </w:r>
      <w:r w:rsidR="00B2689D">
        <w:t xml:space="preserve"> from human dental pulp stem cells (HDPSCs) </w:t>
      </w:r>
      <w:r w:rsidR="00FA2D76">
        <w:t xml:space="preserve">could be stimulated </w:t>
      </w:r>
      <w:r w:rsidR="00FA2D76" w:rsidRPr="00FA2D76">
        <w:rPr>
          <w:i/>
          <w:iCs/>
        </w:rPr>
        <w:t>in vitro</w:t>
      </w:r>
      <w:r w:rsidR="00FA2D76">
        <w:t xml:space="preserve"> to increase IDO </w:t>
      </w:r>
      <w:r>
        <w:t xml:space="preserve">to </w:t>
      </w:r>
      <w:r w:rsidR="00FA2D76">
        <w:t>compare to any changes seen in irreversible pulpitis to</w:t>
      </w:r>
      <w:r w:rsidR="07F84143">
        <w:t xml:space="preserve"> </w:t>
      </w:r>
      <w:r w:rsidR="07F84143" w:rsidRPr="004309BD">
        <w:t>a dental-specific cell line.</w:t>
      </w:r>
      <w:r w:rsidR="00FA2D76">
        <w:t xml:space="preserve"> To select the correct stimulant the literature was reviewed and it was seen</w:t>
      </w:r>
      <w:r w:rsidR="07F84143" w:rsidRPr="004309BD">
        <w:t xml:space="preserve"> </w:t>
      </w:r>
      <w:r w:rsidR="00FA2D76">
        <w:t>that</w:t>
      </w:r>
      <w:r w:rsidR="07F84143" w:rsidRPr="004309BD">
        <w:t xml:space="preserve"> </w:t>
      </w:r>
      <w:bookmarkStart w:id="1" w:name="_Hlk100496894"/>
      <w:r w:rsidR="07F84143" w:rsidRPr="004309BD">
        <w:t xml:space="preserve">INF-γ </w:t>
      </w:r>
      <w:bookmarkEnd w:id="1"/>
      <w:r w:rsidR="07F84143" w:rsidRPr="004309BD">
        <w:t>is often used as a means of stimulating an increase in IDO</w:t>
      </w:r>
      <w:r w:rsidR="07F84143">
        <w:t xml:space="preserve"> </w:t>
      </w:r>
      <w:r w:rsidR="00ED1097">
        <w:fldChar w:fldCharType="begin">
          <w:fldData xml:space="preserve">PEVuZE5vdGU+PENpdGU+PEF1dGhvcj5TYXJraG9zaDwvQXV0aG9yPjxZZWFyPjIwMDM8L1llYXI+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</w:fldData>
        </w:fldChar>
      </w:r>
      <w:r w:rsidR="00ED1097">
        <w:instrText xml:space="preserve"> ADDIN EN.CITE </w:instrText>
      </w:r>
      <w:r w:rsidR="00ED1097">
        <w:fldChar w:fldCharType="begin">
          <w:fldData xml:space="preserve">PEVuZE5vdGU+PENpdGU+PEF1dGhvcj5TYXJraG9zaDwvQXV0aG9yPjxZZWFyPjIwMDM8L1llYXI+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</w:fldData>
        </w:fldChar>
      </w:r>
      <w:r w:rsidR="00ED1097">
        <w:instrText xml:space="preserve"> ADDIN EN.CITE.DATA </w:instrText>
      </w:r>
      <w:r w:rsidR="00ED1097">
        <w:fldChar w:fldCharType="end"/>
      </w:r>
      <w:r w:rsidR="00ED1097">
        <w:fldChar w:fldCharType="separate"/>
      </w:r>
      <w:r w:rsidR="07F84143">
        <w:rPr>
          <w:noProof/>
        </w:rPr>
        <w:t>(Sarkhosh et al. 2003)</w:t>
      </w:r>
      <w:r w:rsidR="00ED1097">
        <w:fldChar w:fldCharType="end"/>
      </w:r>
      <w:r w:rsidR="07F84143" w:rsidRPr="004309BD">
        <w:t xml:space="preserve"> however, INF-γ is often associated with viral infections and does not represent the</w:t>
      </w:r>
      <w:r w:rsidR="07F84143">
        <w:t xml:space="preserve"> predominantly</w:t>
      </w:r>
      <w:r w:rsidR="07F84143" w:rsidRPr="004309BD">
        <w:t xml:space="preserve"> bacterial-</w:t>
      </w:r>
      <w:r w:rsidR="07F84143">
        <w:t>induced</w:t>
      </w:r>
      <w:r w:rsidR="07F84143" w:rsidRPr="004309BD">
        <w:t xml:space="preserve"> nature of </w:t>
      </w:r>
      <w:r w:rsidR="00F85753">
        <w:t>irreversible pulpitis</w:t>
      </w:r>
      <w:r w:rsidR="07F84143" w:rsidRPr="004309BD">
        <w:t xml:space="preserve">. An alternative means of stimulation </w:t>
      </w:r>
      <w:r w:rsidR="001E7E52">
        <w:t>is</w:t>
      </w:r>
      <w:r w:rsidR="07F84143" w:rsidRPr="004309BD">
        <w:t xml:space="preserve"> LPS which has been shown to stimulate IDO in HDPSCs </w:t>
      </w:r>
      <w:r w:rsidR="00ED1097" w:rsidRPr="004309BD">
        <w:fldChar w:fldCharType="begin">
          <w:fldData xml:space="preserve">PEVuZE5vdGU+PENpdGU+PEF1dGhvcj5MZWU8L0F1dGhvcj48WWVhcj4yMDE2PC9ZZWFyPjxSZWNO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</w:fldData>
        </w:fldChar>
      </w:r>
      <w:r w:rsidR="00ED1097" w:rsidRPr="004309BD">
        <w:instrText xml:space="preserve"> ADDIN EN.CITE </w:instrText>
      </w:r>
      <w:r w:rsidR="00ED1097" w:rsidRPr="004309BD">
        <w:fldChar w:fldCharType="begin">
          <w:fldData xml:space="preserve">PEVuZE5vdGU+PENpdGU+PEF1dGhvcj5MZWU8L0F1dGhvcj48WWVhcj4yMDE2PC9ZZWFyPjxSZWNO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</w:fldData>
        </w:fldChar>
      </w:r>
      <w:r w:rsidR="00ED1097" w:rsidRPr="004309BD">
        <w:instrText xml:space="preserve"> ADDIN EN.CITE.DATA </w:instrText>
      </w:r>
      <w:r w:rsidR="00ED1097" w:rsidRPr="004309BD">
        <w:fldChar w:fldCharType="end"/>
      </w:r>
      <w:r w:rsidR="00ED1097" w:rsidRPr="004309BD">
        <w:fldChar w:fldCharType="separate"/>
      </w:r>
      <w:r w:rsidR="07F84143" w:rsidRPr="004309BD">
        <w:t>(Lee et al. 2016)</w:t>
      </w:r>
      <w:r w:rsidR="00ED1097" w:rsidRPr="004309BD">
        <w:fldChar w:fldCharType="end"/>
      </w:r>
      <w:r w:rsidR="001E7E52">
        <w:t xml:space="preserve">. </w:t>
      </w:r>
      <w:r w:rsidR="002D4677">
        <w:t>Alternatively,</w:t>
      </w:r>
      <w:r w:rsidR="07F84143">
        <w:t xml:space="preserve"> </w:t>
      </w:r>
      <w:r w:rsidR="07F84143" w:rsidRPr="004309BD">
        <w:t>CpG</w:t>
      </w:r>
      <w:r w:rsidR="07F84143">
        <w:t>-</w:t>
      </w:r>
      <w:r w:rsidR="07F84143" w:rsidRPr="004309BD">
        <w:t xml:space="preserve">ODN2006, a TLR9 agonist which simulates bacterial DNA </w:t>
      </w:r>
      <w:r w:rsidR="07F84143">
        <w:t>could be used as CpG-ODN</w:t>
      </w:r>
      <w:r w:rsidR="002D4677">
        <w:t>s</w:t>
      </w:r>
      <w:r w:rsidR="07F84143">
        <w:t xml:space="preserve"> are</w:t>
      </w:r>
      <w:r w:rsidR="07F84143" w:rsidRPr="004309BD">
        <w:t xml:space="preserve"> reported to stimulate IDO in</w:t>
      </w:r>
      <w:r w:rsidR="07F84143">
        <w:t xml:space="preserve"> the spleen of mice when administered systemically</w:t>
      </w:r>
      <w:r w:rsidR="07F84143" w:rsidRPr="004309BD">
        <w:t xml:space="preserve"> </w:t>
      </w:r>
      <w:r w:rsidR="00ED1097">
        <w:fldChar w:fldCharType="begin">
          <w:fldData xml:space="preserve">PEVuZE5vdGU+PENpdGU+PEF1dGhvcj5XaW5nZW5kZXI8L0F1dGhvcj48WWVhcj4yMDA2PC9ZZWFy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</w:fldData>
        </w:fldChar>
      </w:r>
      <w:r w:rsidR="00ED1097">
        <w:instrText xml:space="preserve"> ADDIN EN.CITE </w:instrText>
      </w:r>
      <w:r w:rsidR="00ED1097">
        <w:fldChar w:fldCharType="begin">
          <w:fldData xml:space="preserve">PEVuZE5vdGU+PENpdGU+PEF1dGhvcj5XaW5nZW5kZXI8L0F1dGhvcj48WWVhcj4yMDA2PC9ZZWFy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</w:fldData>
        </w:fldChar>
      </w:r>
      <w:r w:rsidR="00ED1097">
        <w:instrText xml:space="preserve"> ADDIN EN.CITE.DATA </w:instrText>
      </w:r>
      <w:r w:rsidR="00ED1097">
        <w:fldChar w:fldCharType="end"/>
      </w:r>
      <w:r w:rsidR="00ED1097">
        <w:fldChar w:fldCharType="separate"/>
      </w:r>
      <w:r w:rsidR="07F84143">
        <w:rPr>
          <w:noProof/>
        </w:rPr>
        <w:t>(Wingender et al. 2006)</w:t>
      </w:r>
      <w:r w:rsidR="00ED1097">
        <w:fldChar w:fldCharType="end"/>
      </w:r>
      <w:r w:rsidR="07F84143" w:rsidRPr="004309BD">
        <w:t xml:space="preserve">. </w:t>
      </w:r>
      <w:r w:rsidR="00D42FE8">
        <w:t>Both of these stimulants would therefore be applied to assess for changes to the KP in OLCs</w:t>
      </w:r>
      <w:r w:rsidR="005E3207">
        <w:t xml:space="preserve"> in comparison with irreversible pulpitis.</w:t>
      </w:r>
    </w:p>
    <w:p w14:paraId="1A7F4AA6" w14:textId="2B81FC68" w:rsidR="00ED1097" w:rsidRPr="004309BD" w:rsidRDefault="17DB75BD" w:rsidP="00ED1097">
      <w:r>
        <w:t>This</w:t>
      </w:r>
      <w:r w:rsidR="301CA129">
        <w:t xml:space="preserve"> study </w:t>
      </w:r>
      <w:r>
        <w:t xml:space="preserve">therefore aims to </w:t>
      </w:r>
      <w:r w:rsidR="301CA129">
        <w:t xml:space="preserve">explore the wider </w:t>
      </w:r>
      <w:r>
        <w:t xml:space="preserve">role of the </w:t>
      </w:r>
      <w:r w:rsidR="301CA129">
        <w:t xml:space="preserve">KP in </w:t>
      </w:r>
      <w:r w:rsidR="00F85753">
        <w:t>irreversible pulpitis</w:t>
      </w:r>
      <w:r w:rsidR="301CA129">
        <w:t xml:space="preserve"> using samples of human dental pulp tissue and relate this </w:t>
      </w:r>
      <w:r w:rsidR="1D2E8F3D">
        <w:t xml:space="preserve">to </w:t>
      </w:r>
      <w:r w:rsidR="301CA129">
        <w:t xml:space="preserve">the activation or inhibition of NMDA receptors as well as </w:t>
      </w:r>
      <w:r>
        <w:t xml:space="preserve">examining the </w:t>
      </w:r>
      <w:r w:rsidR="301CA129">
        <w:t>stimulation of OLC</w:t>
      </w:r>
      <w:r w:rsidR="002D4677">
        <w:t>s</w:t>
      </w:r>
      <w:r w:rsidR="301CA129">
        <w:t xml:space="preserve"> with LPS and ODN2006 to see if these agonists </w:t>
      </w:r>
      <w:r w:rsidR="002D4677">
        <w:t xml:space="preserve">induce stimulation of the KP in way which mimics </w:t>
      </w:r>
      <w:r w:rsidR="301CA129">
        <w:t xml:space="preserve">the changes seen in </w:t>
      </w:r>
      <w:r w:rsidR="00F85753">
        <w:t>irreversible pulpitis</w:t>
      </w:r>
      <w:r w:rsidR="301CA129">
        <w:t>.</w:t>
      </w:r>
    </w:p>
    <w:p w14:paraId="35AE2F6E" w14:textId="77777777" w:rsidR="007075CB" w:rsidRDefault="007075CB">
      <w:pPr>
        <w:spacing w:before="0" w:beforeAutospacing="0" w:after="160" w:afterAutospacing="0" w:line="259" w:lineRule="auto"/>
        <w:rPr>
          <w:rFonts w:ascii="Arial" w:eastAsiaTheme="majorEastAsia" w:hAnsi="Arial" w:cs="Arial"/>
          <w:b/>
          <w:bCs/>
          <w:sz w:val="40"/>
          <w:szCs w:val="40"/>
        </w:rPr>
      </w:pPr>
      <w:r>
        <w:br w:type="page"/>
      </w:r>
    </w:p>
    <w:p w14:paraId="4BDBE42D" w14:textId="04A128FD" w:rsidR="00D36735" w:rsidRDefault="00D36735" w:rsidP="002377CA">
      <w:pPr>
        <w:pStyle w:val="Heading1"/>
      </w:pPr>
      <w:r>
        <w:lastRenderedPageBreak/>
        <w:t>Materials and Methods</w:t>
      </w:r>
    </w:p>
    <w:p w14:paraId="518A9266" w14:textId="298CE411" w:rsidR="00C574A2" w:rsidRDefault="009070E1" w:rsidP="00BA7D65">
      <w:pPr>
        <w:pStyle w:val="Heading2"/>
      </w:pPr>
      <w:r>
        <w:t>Dental tissue sam</w:t>
      </w:r>
      <w:r w:rsidR="00C574A2">
        <w:t>ple collection and processing</w:t>
      </w:r>
    </w:p>
    <w:p w14:paraId="643A705C" w14:textId="30221EC7" w:rsidR="00C574A2" w:rsidRDefault="65F9B789" w:rsidP="00C574A2">
      <w:r>
        <w:t xml:space="preserve">Teeth were collected at Newcastle Dental Hospital following ethical approval (15/WA/0129). Pulp tissue from healthy teeth was obtained from teeth extracted for orthodontic reasons with no history </w:t>
      </w:r>
      <w:r w:rsidR="5712C788">
        <w:t xml:space="preserve">of </w:t>
      </w:r>
      <w:r>
        <w:t xml:space="preserve">pain or </w:t>
      </w:r>
      <w:r w:rsidR="5712C788">
        <w:t xml:space="preserve">clinical/radiographical </w:t>
      </w:r>
      <w:r>
        <w:t>signs of caries. Painful pulp samples required a diagnosis of symptomatic irreversible pulpitis. The duration (days) and severity of pain</w:t>
      </w:r>
      <w:r w:rsidR="5712C788">
        <w:t xml:space="preserve"> (0-10 anchored numerical rating scale)</w:t>
      </w:r>
      <w:r>
        <w:t xml:space="preserve"> was recorded from the patient’s notes. Tooth samples were immediately frozen at -80</w:t>
      </w:r>
      <w:r w:rsidR="653262DA">
        <w:t>°C for storage then thawed and sectioned by creating</w:t>
      </w:r>
      <w:r>
        <w:t xml:space="preserve"> grooves on the mesial and distal surfaces using a diamond taper conical end super fine bur (R&amp;S Diamond Burs) and an NSK S-Max M900L air turbine handpiece (NSK) stopping </w:t>
      </w:r>
      <w:r w:rsidR="653262DA">
        <w:t>short of</w:t>
      </w:r>
      <w:r>
        <w:t xml:space="preserve"> the pulp chamber. </w:t>
      </w:r>
      <w:r w:rsidR="653262DA">
        <w:t>A</w:t>
      </w:r>
      <w:r>
        <w:t xml:space="preserve"> </w:t>
      </w:r>
      <w:r w:rsidR="1D2E8F3D">
        <w:t xml:space="preserve">dentine </w:t>
      </w:r>
      <w:r w:rsidR="653262DA">
        <w:t>chisel</w:t>
      </w:r>
      <w:r>
        <w:t xml:space="preserve"> (R&amp;S)</w:t>
      </w:r>
      <w:r w:rsidR="653262DA">
        <w:t xml:space="preserve"> was</w:t>
      </w:r>
      <w:r>
        <w:t xml:space="preserve"> used to propagate a crack between the two sides of the tooth. The entirety of pulp tissue was then carefully removed using tweezers and frozen at -80°C until processing for analysis.</w:t>
      </w:r>
    </w:p>
    <w:p w14:paraId="6C643F76" w14:textId="5D5457E2" w:rsidR="00C574A2" w:rsidRDefault="00C574A2" w:rsidP="00BA7D65">
      <w:pPr>
        <w:pStyle w:val="Heading2"/>
      </w:pPr>
      <w:r>
        <w:t>High performance liquid chromatography (HPLC)</w:t>
      </w:r>
      <w:r w:rsidR="009070E1">
        <w:t xml:space="preserve"> of pulp tissue</w:t>
      </w:r>
    </w:p>
    <w:p w14:paraId="5CE392AB" w14:textId="64B788A3" w:rsidR="00C574A2" w:rsidRDefault="65F9B789" w:rsidP="00C574A2">
      <w:r>
        <w:t>IDO enzyme activity was estimated using a method adapted from Hoshi</w:t>
      </w:r>
      <w:r w:rsidR="5712C788">
        <w:t xml:space="preserve"> et al</w:t>
      </w:r>
      <w:r w:rsidR="1D2E8F3D">
        <w:t xml:space="preserve"> </w:t>
      </w:r>
      <w:r w:rsidR="005121D2">
        <w:fldChar w:fldCharType="begin">
          <w:fldData xml:space="preserve">PEVuZE5vdGU+PENpdGU+PEF1dGhvcj5Ib3NoaTwvQXV0aG9yPjxZZWFyPjIwMTA8L1llYXI+PFJl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</w:fldData>
        </w:fldChar>
      </w:r>
      <w:r w:rsidR="005121D2">
        <w:instrText xml:space="preserve"> ADDIN EN.CITE </w:instrText>
      </w:r>
      <w:r w:rsidR="005121D2">
        <w:fldChar w:fldCharType="begin">
          <w:fldData xml:space="preserve">PEVuZE5vdGU+PENpdGU+PEF1dGhvcj5Ib3NoaTwvQXV0aG9yPjxZZWFyPjIwMTA8L1llYXI+PFJl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</w:fldData>
        </w:fldChar>
      </w:r>
      <w:r w:rsidR="005121D2">
        <w:instrText xml:space="preserve"> ADDIN EN.CITE.DATA </w:instrText>
      </w:r>
      <w:r w:rsidR="005121D2">
        <w:fldChar w:fldCharType="end"/>
      </w:r>
      <w:r w:rsidR="005121D2">
        <w:fldChar w:fldCharType="separate"/>
      </w:r>
      <w:r w:rsidR="653262DA">
        <w:rPr>
          <w:noProof/>
        </w:rPr>
        <w:t>(Hoshi et al. 2010)</w:t>
      </w:r>
      <w:r w:rsidR="005121D2">
        <w:fldChar w:fldCharType="end"/>
      </w:r>
      <w:r>
        <w:t xml:space="preserve">. </w:t>
      </w:r>
      <w:r w:rsidR="5712C788">
        <w:t>S</w:t>
      </w:r>
      <w:r>
        <w:t>amples were weighed before grinding using a pestle and mortar, the resultant tissue was suspended in PBS before cyclical heating and cooling</w:t>
      </w:r>
      <w:r w:rsidR="01739425">
        <w:t>.</w:t>
      </w:r>
      <w:r>
        <w:t xml:space="preserve"> Samples were centrifuged at 21,000</w:t>
      </w:r>
      <w:r w:rsidR="005E3207">
        <w:t xml:space="preserve"> </w:t>
      </w:r>
      <w:r>
        <w:t xml:space="preserve">g for 5 </w:t>
      </w:r>
      <w:r w:rsidR="00A44940">
        <w:t>min</w:t>
      </w:r>
      <w:r>
        <w:t>. 100</w:t>
      </w:r>
      <w:r w:rsidR="005E3207">
        <w:t xml:space="preserve"> </w:t>
      </w:r>
      <w:r w:rsidR="01739425">
        <w:t>µ</w:t>
      </w:r>
      <w:r w:rsidR="7B4BDA44">
        <w:t>L</w:t>
      </w:r>
      <w:r>
        <w:t xml:space="preserve"> of each sample was placed in separate wells on two 96 well plates (a zero hour and a 2-hour plate). 10</w:t>
      </w:r>
      <w:r w:rsidR="005E3207">
        <w:t xml:space="preserve"> </w:t>
      </w:r>
      <w:r w:rsidR="01739425">
        <w:t>µ</w:t>
      </w:r>
      <w:r>
        <w:t>L of 1</w:t>
      </w:r>
      <w:r w:rsidR="005E3207">
        <w:t xml:space="preserve"> </w:t>
      </w:r>
      <w:r>
        <w:t>µL/mL catalase (Sigma) was mixed with 10 mL of IDO reactive substrate containing 100 mM potassium phosphate buffer (Sigma), 50 µM methylene blue (Sigma), 50 mM ascorbate (Sigma) and 0.4 mM L-Tryptophan (Sigma). 100 µ</w:t>
      </w:r>
      <w:r w:rsidR="7B4BDA44">
        <w:t>L</w:t>
      </w:r>
      <w:r>
        <w:t xml:space="preserve"> of this mix</w:t>
      </w:r>
      <w:r w:rsidR="2ABD8AAD">
        <w:t>ture</w:t>
      </w:r>
      <w:r>
        <w:t xml:space="preserve"> was added to each well. 10 µL perchloric acid was added to wells on the zero-hour plate. </w:t>
      </w:r>
    </w:p>
    <w:p w14:paraId="0EFDB602" w14:textId="7E5FCE07" w:rsidR="00C574A2" w:rsidRDefault="00C574A2" w:rsidP="00C574A2">
      <w:r>
        <w:t>The two-hour plate was then incubated at 37</w:t>
      </w:r>
      <w:r w:rsidR="00884C71">
        <w:t>°</w:t>
      </w:r>
      <w:r>
        <w:t xml:space="preserve">C for 2 </w:t>
      </w:r>
      <w:r w:rsidR="00A44940">
        <w:t>hrs</w:t>
      </w:r>
      <w:r>
        <w:t xml:space="preserve"> before adding 10 µL of perchloric acid. Both plates were processed by centrifuging at 2000</w:t>
      </w:r>
      <w:r w:rsidR="005E3207">
        <w:t xml:space="preserve"> </w:t>
      </w:r>
      <w:r>
        <w:t xml:space="preserve">g </w:t>
      </w:r>
      <w:r w:rsidR="005E3207">
        <w:t xml:space="preserve">at </w:t>
      </w:r>
      <w:r>
        <w:t xml:space="preserve">4°C for </w:t>
      </w:r>
      <w:r w:rsidR="005121D2">
        <w:t>10</w:t>
      </w:r>
      <w:r>
        <w:t xml:space="preserve"> </w:t>
      </w:r>
      <w:r w:rsidR="00A44940">
        <w:t>min</w:t>
      </w:r>
      <w:r>
        <w:t xml:space="preserve">. The substrate was removed from each well, transferred to a </w:t>
      </w:r>
      <w:bookmarkStart w:id="2" w:name="_Hlk100482253"/>
      <w:r>
        <w:t>0.45 µm MultiScreen Solvinert filter plate (Millipore) and centrifuged again at 2000</w:t>
      </w:r>
      <w:r w:rsidR="005E3207">
        <w:t xml:space="preserve"> </w:t>
      </w:r>
      <w:r>
        <w:t>g</w:t>
      </w:r>
      <w:r w:rsidR="005E3207">
        <w:t xml:space="preserve"> at</w:t>
      </w:r>
      <w:r>
        <w:t xml:space="preserve"> 4°C for </w:t>
      </w:r>
      <w:r w:rsidR="007A553C">
        <w:t>10</w:t>
      </w:r>
      <w:r>
        <w:t xml:space="preserve"> </w:t>
      </w:r>
      <w:r w:rsidR="00A44940">
        <w:t>min</w:t>
      </w:r>
      <w:bookmarkEnd w:id="2"/>
      <w:r>
        <w:t xml:space="preserve">. Plates were then analysed using high performance liquid chromatography (HPLC) to detect </w:t>
      </w:r>
      <w:r w:rsidR="00BF6114">
        <w:t>KYN</w:t>
      </w:r>
      <w:r>
        <w:t xml:space="preserve"> levels</w:t>
      </w:r>
      <w:r w:rsidR="00A95DB0">
        <w:t xml:space="preserve"> </w:t>
      </w:r>
      <w:r w:rsidR="005121D2">
        <w:t>using</w:t>
      </w:r>
      <w:r w:rsidR="00A95DB0">
        <w:t xml:space="preserve"> a UFLC LC20AD pump (Shimadzu) and a C18 column (Shimadzu)</w:t>
      </w:r>
      <w:r>
        <w:t>. IDO activity was estimated by calculating the differences between the two</w:t>
      </w:r>
      <w:r w:rsidR="009070E1">
        <w:t>-</w:t>
      </w:r>
      <w:r>
        <w:t xml:space="preserve">hour and </w:t>
      </w:r>
      <w:r w:rsidR="009070E1">
        <w:t>zero-hour</w:t>
      </w:r>
      <w:r>
        <w:t xml:space="preserve"> </w:t>
      </w:r>
      <w:r w:rsidR="00BF6114">
        <w:t>KYN</w:t>
      </w:r>
      <w:r>
        <w:t xml:space="preserve"> levels.</w:t>
      </w:r>
    </w:p>
    <w:p w14:paraId="1F5E564B" w14:textId="77777777" w:rsidR="00C574A2" w:rsidRDefault="00C574A2" w:rsidP="00BA7D65">
      <w:pPr>
        <w:pStyle w:val="Heading2"/>
      </w:pPr>
      <w:r>
        <w:t xml:space="preserve">2.2.5 </w:t>
      </w:r>
      <w:bookmarkStart w:id="3" w:name="_Hlk100480186"/>
      <w:r>
        <w:t>RT-qPCR of pulp samples</w:t>
      </w:r>
      <w:bookmarkEnd w:id="3"/>
    </w:p>
    <w:p w14:paraId="01213026" w14:textId="5250CCA9" w:rsidR="00C574A2" w:rsidRDefault="00C574A2" w:rsidP="00C574A2">
      <w:r>
        <w:t>Samples</w:t>
      </w:r>
      <w:r w:rsidR="00884C71">
        <w:t xml:space="preserve"> were added to 1</w:t>
      </w:r>
      <w:r w:rsidR="005E3207">
        <w:t xml:space="preserve"> </w:t>
      </w:r>
      <w:r w:rsidR="00884C71">
        <w:t>mL of t</w:t>
      </w:r>
      <w:r w:rsidR="00884C71" w:rsidRPr="00884C71">
        <w:t xml:space="preserve">ri-reagent 1 mL (Sigma) </w:t>
      </w:r>
      <w:r w:rsidR="00884C71">
        <w:t xml:space="preserve">and shaken with </w:t>
      </w:r>
      <w:r>
        <w:t>1.5</w:t>
      </w:r>
      <w:r w:rsidR="005E3207">
        <w:t xml:space="preserve"> </w:t>
      </w:r>
      <w:r>
        <w:t>mm zirconia beads (Scientific laboratory supplies)</w:t>
      </w:r>
      <w:r w:rsidR="006957F1">
        <w:t xml:space="preserve"> </w:t>
      </w:r>
      <w:r w:rsidR="00884C71">
        <w:t>in a</w:t>
      </w:r>
      <w:r>
        <w:t xml:space="preserve"> </w:t>
      </w:r>
      <w:bookmarkStart w:id="4" w:name="_Hlk100484542"/>
      <w:r>
        <w:t xml:space="preserve">precellys 24 </w:t>
      </w:r>
      <w:bookmarkEnd w:id="4"/>
      <w:r>
        <w:t xml:space="preserve">tissue homogenizer </w:t>
      </w:r>
      <w:r w:rsidR="00884C71">
        <w:t xml:space="preserve">(Bertin) </w:t>
      </w:r>
      <w:r>
        <w:t xml:space="preserve">for 2x 30 intervals. Samples were then left at room temperature for 20 </w:t>
      </w:r>
      <w:r w:rsidR="00A44940">
        <w:t>min</w:t>
      </w:r>
      <w:r>
        <w:t xml:space="preserve"> before centrifuging at 12,000</w:t>
      </w:r>
      <w:r w:rsidR="005E3207">
        <w:t xml:space="preserve"> </w:t>
      </w:r>
      <w:r>
        <w:t xml:space="preserve">g for 5 </w:t>
      </w:r>
      <w:r w:rsidR="00A44940">
        <w:t>min</w:t>
      </w:r>
      <w:r>
        <w:t xml:space="preserve">. </w:t>
      </w:r>
      <w:r w:rsidR="00884C71">
        <w:t>Supernatant</w:t>
      </w:r>
      <w:r>
        <w:t xml:space="preserve"> was removed</w:t>
      </w:r>
      <w:r w:rsidR="00B61603">
        <w:t>,</w:t>
      </w:r>
      <w:r>
        <w:t xml:space="preserve"> </w:t>
      </w:r>
      <w:r w:rsidR="00884C71">
        <w:t>added to</w:t>
      </w:r>
      <w:r>
        <w:t xml:space="preserve"> 200 µL of Chloroform and shaken by hand. This was centrifuged for 10 </w:t>
      </w:r>
      <w:r w:rsidR="00A44940">
        <w:t>min</w:t>
      </w:r>
      <w:r>
        <w:t xml:space="preserve"> at 12,000</w:t>
      </w:r>
      <w:r w:rsidR="005E3207">
        <w:t xml:space="preserve"> </w:t>
      </w:r>
      <w:r>
        <w:t xml:space="preserve">g following which </w:t>
      </w:r>
      <w:r w:rsidR="002A44B8">
        <w:t>the</w:t>
      </w:r>
      <w:r>
        <w:t xml:space="preserve"> top layer was removed, added to 600 µL of pure Isopropanol and left for 10 min at room temperature. This was centrifuged, the supernatant </w:t>
      </w:r>
      <w:r w:rsidR="0017703C">
        <w:t>removed,</w:t>
      </w:r>
      <w:r>
        <w:t xml:space="preserve"> and the precipitate washed with 70% ethanol before centrifuging again, leaving to air dry for 10 </w:t>
      </w:r>
      <w:r w:rsidR="00A44940">
        <w:t>min</w:t>
      </w:r>
      <w:r>
        <w:t xml:space="preserve"> and re-suspending the precipitate in 20 µL of DEPC treated nuclease free water.</w:t>
      </w:r>
    </w:p>
    <w:p w14:paraId="60A1AD0D" w14:textId="5A3C3896" w:rsidR="00C574A2" w:rsidRDefault="002A44B8" w:rsidP="00C574A2">
      <w:r>
        <w:t xml:space="preserve">Production of </w:t>
      </w:r>
      <w:r w:rsidR="00C574A2">
        <w:t xml:space="preserve">cDNA was </w:t>
      </w:r>
      <w:r>
        <w:t xml:space="preserve">performed </w:t>
      </w:r>
      <w:r w:rsidR="00C574A2">
        <w:t xml:space="preserve">using EcoDRY (TakaRa Bio) following manufactures instructions. </w:t>
      </w:r>
      <w:r>
        <w:t xml:space="preserve">The </w:t>
      </w:r>
      <w:r w:rsidR="00C574A2">
        <w:t xml:space="preserve">cDNA was quantified using QuantiFluor® ssDNA System (Promega) measuring fluorescence (492nmEx/528nmEm) </w:t>
      </w:r>
      <w:r w:rsidR="00884C71">
        <w:t>with</w:t>
      </w:r>
      <w:r w:rsidR="00C574A2">
        <w:t xml:space="preserve"> a </w:t>
      </w:r>
      <w:bookmarkStart w:id="5" w:name="_Hlk100431728"/>
      <w:r w:rsidR="00C574A2">
        <w:t>Synuergy HT (BioTek)</w:t>
      </w:r>
      <w:bookmarkEnd w:id="5"/>
      <w:r w:rsidR="00C574A2">
        <w:t xml:space="preserve">. Samples were then diluted with nuclease-free </w:t>
      </w:r>
      <w:r w:rsidR="00C574A2">
        <w:lastRenderedPageBreak/>
        <w:t>water to ensure a</w:t>
      </w:r>
      <w:r w:rsidR="00884C71">
        <w:t>n equal concentration</w:t>
      </w:r>
      <w:r w:rsidR="00C574A2">
        <w:t xml:space="preserve">. </w:t>
      </w:r>
      <w:r w:rsidR="00884C71">
        <w:t>S</w:t>
      </w:r>
      <w:r w:rsidR="00C574A2">
        <w:t>soAdvanced Universal SYBR Green Supermix (BioRad)</w:t>
      </w:r>
      <w:r w:rsidR="00884C71">
        <w:t xml:space="preserve"> was used according to the </w:t>
      </w:r>
      <w:r w:rsidR="00162944">
        <w:t>manufacturer’s</w:t>
      </w:r>
      <w:r w:rsidR="00884C71">
        <w:t xml:space="preserve"> instructions alongside a protocol of</w:t>
      </w:r>
      <w:r w:rsidR="00C574A2">
        <w:t xml:space="preserve"> 2 </w:t>
      </w:r>
      <w:r w:rsidR="00A44940">
        <w:t>min</w:t>
      </w:r>
      <w:r w:rsidR="00C574A2">
        <w:t xml:space="preserve"> at 95°C followed by 45 cycles of 10 seconds at 95°C followed by 60°C for 30 seconds. Primers used can be seen in Table 1. Samples were compared to the levels of GAPDH and ACTB</w:t>
      </w:r>
      <w:r>
        <w:t xml:space="preserve"> using the</w:t>
      </w:r>
      <w:r w:rsidR="00C574A2">
        <w:t xml:space="preserve"> </w:t>
      </w:r>
      <w:r w:rsidRPr="002A44B8">
        <w:t>geoNorm</w:t>
      </w:r>
      <w:r w:rsidR="006957F1">
        <w:t xml:space="preserve"> method</w:t>
      </w:r>
      <w:r>
        <w:t xml:space="preserve"> to produce relative expression</w:t>
      </w:r>
      <w:r w:rsidR="00C574A2">
        <w:t>.</w:t>
      </w:r>
    </w:p>
    <w:p w14:paraId="5353C2CF" w14:textId="77777777" w:rsidR="007075CB" w:rsidRDefault="007075CB" w:rsidP="00C574A2"/>
    <w:tbl>
      <w:tblPr>
        <w:tblStyle w:val="TableGrid"/>
        <w:tblW w:w="0" w:type="auto"/>
        <w:tblLook w:val="04A0" w:firstRow="1" w:lastRow="0" w:firstColumn="1" w:lastColumn="0" w:noHBand="0" w:noVBand="1"/>
      </w:tblPr>
      <w:tblGrid>
        <w:gridCol w:w="4508"/>
        <w:gridCol w:w="4508"/>
      </w:tblGrid>
      <w:tr w:rsidR="00C574A2" w14:paraId="31E92EAB" w14:textId="77777777" w:rsidTr="004D579A">
        <w:tc>
          <w:tcPr>
            <w:tcW w:w="4508" w:type="dxa"/>
          </w:tcPr>
          <w:p w14:paraId="46DAD259" w14:textId="77777777" w:rsidR="00C574A2" w:rsidRPr="00234730" w:rsidRDefault="00C574A2" w:rsidP="00CE6608">
            <w:pPr>
              <w:spacing w:after="160" w:line="259" w:lineRule="auto"/>
              <w:jc w:val="center"/>
              <w:rPr>
                <w:b/>
                <w:bCs/>
              </w:rPr>
            </w:pPr>
            <w:bookmarkStart w:id="6" w:name="_Hlk100502074"/>
            <w:r w:rsidRPr="00234730">
              <w:rPr>
                <w:b/>
                <w:bCs/>
              </w:rPr>
              <w:t>Primer</w:t>
            </w:r>
          </w:p>
        </w:tc>
        <w:tc>
          <w:tcPr>
            <w:tcW w:w="4508" w:type="dxa"/>
          </w:tcPr>
          <w:p w14:paraId="53C46F28" w14:textId="77777777" w:rsidR="00C574A2" w:rsidRPr="00234730" w:rsidRDefault="00C574A2" w:rsidP="00CE6608">
            <w:pPr>
              <w:spacing w:after="160" w:line="259" w:lineRule="auto"/>
              <w:jc w:val="center"/>
              <w:rPr>
                <w:b/>
                <w:bCs/>
              </w:rPr>
            </w:pPr>
            <w:r w:rsidRPr="00234730">
              <w:rPr>
                <w:b/>
                <w:bCs/>
              </w:rPr>
              <w:t>Amplicon sequence</w:t>
            </w:r>
          </w:p>
        </w:tc>
      </w:tr>
      <w:tr w:rsidR="00C574A2" w14:paraId="3E081561" w14:textId="77777777" w:rsidTr="004D579A">
        <w:tc>
          <w:tcPr>
            <w:tcW w:w="4508" w:type="dxa"/>
          </w:tcPr>
          <w:p w14:paraId="59B0277E" w14:textId="77777777" w:rsidR="00C574A2" w:rsidRDefault="00C574A2" w:rsidP="00CE6608">
            <w:pPr>
              <w:spacing w:after="160" w:line="259" w:lineRule="auto"/>
              <w:jc w:val="center"/>
            </w:pPr>
            <w:r>
              <w:br w:type="page"/>
              <w:t>GAPDH</w:t>
            </w:r>
          </w:p>
        </w:tc>
        <w:tc>
          <w:tcPr>
            <w:tcW w:w="4508" w:type="dxa"/>
          </w:tcPr>
          <w:p w14:paraId="55E7F0A7" w14:textId="77777777" w:rsidR="00C574A2" w:rsidRDefault="00C574A2" w:rsidP="00CE6608">
            <w:pPr>
              <w:spacing w:after="160" w:line="259" w:lineRule="auto"/>
              <w:jc w:val="center"/>
            </w:pPr>
            <w:r w:rsidRPr="004D2F72">
              <w:t>12:6647267-6647413</w:t>
            </w:r>
          </w:p>
        </w:tc>
      </w:tr>
      <w:tr w:rsidR="00C574A2" w14:paraId="62C17B51" w14:textId="77777777" w:rsidTr="004D579A">
        <w:tc>
          <w:tcPr>
            <w:tcW w:w="4508" w:type="dxa"/>
          </w:tcPr>
          <w:p w14:paraId="5728F47E" w14:textId="77777777" w:rsidR="00C574A2" w:rsidRDefault="00C574A2" w:rsidP="00CE6608">
            <w:pPr>
              <w:spacing w:after="160" w:line="259" w:lineRule="auto"/>
              <w:jc w:val="center"/>
            </w:pPr>
            <w:r>
              <w:t>ACTB</w:t>
            </w:r>
          </w:p>
        </w:tc>
        <w:tc>
          <w:tcPr>
            <w:tcW w:w="4508" w:type="dxa"/>
          </w:tcPr>
          <w:p w14:paraId="59385FD6" w14:textId="77777777" w:rsidR="00C574A2" w:rsidRDefault="00C574A2" w:rsidP="00CE6608">
            <w:pPr>
              <w:spacing w:after="160" w:line="259" w:lineRule="auto"/>
              <w:jc w:val="center"/>
            </w:pPr>
            <w:r w:rsidRPr="004D2F72">
              <w:t>7:5568936-5569027</w:t>
            </w:r>
          </w:p>
        </w:tc>
      </w:tr>
      <w:tr w:rsidR="00C574A2" w14:paraId="33D50EFB" w14:textId="77777777" w:rsidTr="004D579A">
        <w:tc>
          <w:tcPr>
            <w:tcW w:w="4508" w:type="dxa"/>
          </w:tcPr>
          <w:p w14:paraId="33A4C5D1" w14:textId="77777777" w:rsidR="00C574A2" w:rsidRDefault="00C574A2" w:rsidP="00CE6608">
            <w:pPr>
              <w:spacing w:after="160" w:line="259" w:lineRule="auto"/>
              <w:jc w:val="center"/>
            </w:pPr>
            <w:r>
              <w:t>IDO1</w:t>
            </w:r>
          </w:p>
        </w:tc>
        <w:tc>
          <w:tcPr>
            <w:tcW w:w="4508" w:type="dxa"/>
          </w:tcPr>
          <w:p w14:paraId="5345B246" w14:textId="77777777" w:rsidR="00C574A2" w:rsidRDefault="00C574A2" w:rsidP="00CE6608">
            <w:pPr>
              <w:spacing w:after="160" w:line="259" w:lineRule="auto"/>
              <w:jc w:val="center"/>
            </w:pPr>
            <w:r w:rsidRPr="004D2F72">
              <w:t>8:39771471-39775478</w:t>
            </w:r>
          </w:p>
        </w:tc>
      </w:tr>
      <w:tr w:rsidR="00C574A2" w14:paraId="65C07F0D" w14:textId="77777777" w:rsidTr="004D579A">
        <w:tc>
          <w:tcPr>
            <w:tcW w:w="4508" w:type="dxa"/>
          </w:tcPr>
          <w:p w14:paraId="0FAC8E13" w14:textId="77777777" w:rsidR="00C574A2" w:rsidRDefault="00C574A2" w:rsidP="00CE6608">
            <w:pPr>
              <w:spacing w:after="160" w:line="259" w:lineRule="auto"/>
              <w:jc w:val="center"/>
            </w:pPr>
            <w:r>
              <w:t>AADAT</w:t>
            </w:r>
          </w:p>
        </w:tc>
        <w:tc>
          <w:tcPr>
            <w:tcW w:w="4508" w:type="dxa"/>
          </w:tcPr>
          <w:p w14:paraId="69D32F0A" w14:textId="77777777" w:rsidR="00C574A2" w:rsidRDefault="00C574A2" w:rsidP="00CE6608">
            <w:pPr>
              <w:spacing w:after="160" w:line="259" w:lineRule="auto"/>
              <w:jc w:val="center"/>
            </w:pPr>
            <w:r w:rsidRPr="004D2F72">
              <w:t>4:170999665-171008352</w:t>
            </w:r>
          </w:p>
        </w:tc>
      </w:tr>
      <w:tr w:rsidR="00C574A2" w14:paraId="6D56943F" w14:textId="77777777" w:rsidTr="004D579A">
        <w:tc>
          <w:tcPr>
            <w:tcW w:w="4508" w:type="dxa"/>
          </w:tcPr>
          <w:p w14:paraId="24D70F8F" w14:textId="77777777" w:rsidR="00C574A2" w:rsidRDefault="00C574A2" w:rsidP="00CE6608">
            <w:pPr>
              <w:spacing w:after="160" w:line="259" w:lineRule="auto"/>
              <w:jc w:val="center"/>
            </w:pPr>
            <w:r>
              <w:t>KYNU</w:t>
            </w:r>
          </w:p>
        </w:tc>
        <w:tc>
          <w:tcPr>
            <w:tcW w:w="4508" w:type="dxa"/>
          </w:tcPr>
          <w:p w14:paraId="697CA1C3" w14:textId="77777777" w:rsidR="00C574A2" w:rsidRDefault="00C574A2" w:rsidP="00CE6608">
            <w:pPr>
              <w:spacing w:after="160" w:line="259" w:lineRule="auto"/>
              <w:jc w:val="center"/>
            </w:pPr>
            <w:r w:rsidRPr="004D2F72">
              <w:t>2:143676246-143685282</w:t>
            </w:r>
          </w:p>
        </w:tc>
      </w:tr>
      <w:tr w:rsidR="00C574A2" w14:paraId="76B9F63C" w14:textId="77777777" w:rsidTr="004D579A">
        <w:tc>
          <w:tcPr>
            <w:tcW w:w="4508" w:type="dxa"/>
          </w:tcPr>
          <w:p w14:paraId="2D822FFF" w14:textId="77777777" w:rsidR="00C574A2" w:rsidRDefault="00C574A2" w:rsidP="00CE6608">
            <w:pPr>
              <w:spacing w:after="160" w:line="259" w:lineRule="auto"/>
              <w:jc w:val="center"/>
            </w:pPr>
            <w:r>
              <w:t>KMO</w:t>
            </w:r>
          </w:p>
        </w:tc>
        <w:tc>
          <w:tcPr>
            <w:tcW w:w="4508" w:type="dxa"/>
          </w:tcPr>
          <w:p w14:paraId="76780DE5" w14:textId="77777777" w:rsidR="00C574A2" w:rsidRDefault="00C574A2" w:rsidP="00CE6608">
            <w:pPr>
              <w:spacing w:after="160" w:line="259" w:lineRule="auto"/>
              <w:jc w:val="center"/>
            </w:pPr>
            <w:r w:rsidRPr="0096298F">
              <w:t>1:241755268-241755384</w:t>
            </w:r>
          </w:p>
        </w:tc>
      </w:tr>
      <w:tr w:rsidR="00C574A2" w14:paraId="328CC4AF" w14:textId="77777777" w:rsidTr="004D579A">
        <w:tc>
          <w:tcPr>
            <w:tcW w:w="4508" w:type="dxa"/>
          </w:tcPr>
          <w:p w14:paraId="5728594D" w14:textId="77777777" w:rsidR="00C574A2" w:rsidRDefault="00C574A2" w:rsidP="00CE6608">
            <w:pPr>
              <w:spacing w:after="160" w:line="259" w:lineRule="auto"/>
              <w:jc w:val="center"/>
            </w:pPr>
            <w:r>
              <w:t>HAAO</w:t>
            </w:r>
          </w:p>
        </w:tc>
        <w:tc>
          <w:tcPr>
            <w:tcW w:w="4508" w:type="dxa"/>
          </w:tcPr>
          <w:p w14:paraId="41F6C267" w14:textId="77777777" w:rsidR="00C574A2" w:rsidRDefault="00C574A2" w:rsidP="00CE6608">
            <w:pPr>
              <w:spacing w:after="160" w:line="259" w:lineRule="auto"/>
              <w:jc w:val="center"/>
            </w:pPr>
            <w:r w:rsidRPr="0096298F">
              <w:t>2:43010945-43015710</w:t>
            </w:r>
          </w:p>
        </w:tc>
      </w:tr>
      <w:tr w:rsidR="00C574A2" w14:paraId="11888FBF" w14:textId="77777777" w:rsidTr="004D579A">
        <w:tc>
          <w:tcPr>
            <w:tcW w:w="4508" w:type="dxa"/>
          </w:tcPr>
          <w:p w14:paraId="5D622A31" w14:textId="77777777" w:rsidR="00C574A2" w:rsidRDefault="00C574A2" w:rsidP="00CE6608">
            <w:pPr>
              <w:spacing w:after="160" w:line="259" w:lineRule="auto"/>
              <w:jc w:val="center"/>
            </w:pPr>
            <w:r>
              <w:t>ACMSD</w:t>
            </w:r>
          </w:p>
        </w:tc>
        <w:tc>
          <w:tcPr>
            <w:tcW w:w="4508" w:type="dxa"/>
          </w:tcPr>
          <w:p w14:paraId="19F9719F" w14:textId="77777777" w:rsidR="00C574A2" w:rsidRDefault="00C574A2" w:rsidP="00CE6608">
            <w:pPr>
              <w:spacing w:after="160" w:line="259" w:lineRule="auto"/>
              <w:jc w:val="center"/>
            </w:pPr>
            <w:r w:rsidRPr="0096298F">
              <w:t>2:135628535-135630116</w:t>
            </w:r>
          </w:p>
        </w:tc>
      </w:tr>
      <w:tr w:rsidR="00C574A2" w14:paraId="260BFCA1" w14:textId="77777777" w:rsidTr="004D579A">
        <w:tc>
          <w:tcPr>
            <w:tcW w:w="4508" w:type="dxa"/>
          </w:tcPr>
          <w:p w14:paraId="3EFF4198" w14:textId="77777777" w:rsidR="00C574A2" w:rsidRDefault="00C574A2" w:rsidP="00CE6608">
            <w:pPr>
              <w:spacing w:after="160" w:line="259" w:lineRule="auto"/>
              <w:jc w:val="center"/>
            </w:pPr>
            <w:r>
              <w:t>QPRT</w:t>
            </w:r>
          </w:p>
        </w:tc>
        <w:tc>
          <w:tcPr>
            <w:tcW w:w="4508" w:type="dxa"/>
          </w:tcPr>
          <w:p w14:paraId="61842854" w14:textId="77777777" w:rsidR="00C574A2" w:rsidRDefault="00C574A2" w:rsidP="00CE6608">
            <w:pPr>
              <w:spacing w:after="160" w:line="259" w:lineRule="auto"/>
              <w:jc w:val="center"/>
            </w:pPr>
            <w:r w:rsidRPr="0096298F">
              <w:t>16:29708655-29708793</w:t>
            </w:r>
          </w:p>
        </w:tc>
      </w:tr>
    </w:tbl>
    <w:p w14:paraId="0247036F" w14:textId="16377CE7" w:rsidR="00DC6AC4" w:rsidRDefault="00DC6AC4" w:rsidP="00637098">
      <w:pPr>
        <w:pStyle w:val="Figure"/>
      </w:pPr>
      <w:bookmarkStart w:id="7" w:name="_Hlk100503949"/>
      <w:bookmarkEnd w:id="6"/>
      <w:r w:rsidRPr="00C1678D">
        <w:t xml:space="preserve">Table 1 </w:t>
      </w:r>
      <w:r w:rsidR="00637098">
        <w:t>Pr</w:t>
      </w:r>
      <w:r w:rsidRPr="00234730">
        <w:t>imers used for qPCR analysis</w:t>
      </w:r>
      <w:r w:rsidR="00EC754A">
        <w:t xml:space="preserve"> of</w:t>
      </w:r>
      <w:r w:rsidRPr="00234730">
        <w:t xml:space="preserve"> </w:t>
      </w:r>
      <w:r w:rsidR="00637098">
        <w:t>KP</w:t>
      </w:r>
      <w:r w:rsidRPr="00C1678D">
        <w:t xml:space="preserve">. </w:t>
      </w:r>
    </w:p>
    <w:p w14:paraId="795B6B13" w14:textId="2F5F451A" w:rsidR="00DC6AC4" w:rsidRPr="00312A2C" w:rsidRDefault="00DC6AC4" w:rsidP="00312A2C">
      <w:pPr>
        <w:pStyle w:val="NoSpacing"/>
        <w:rPr>
          <w:rStyle w:val="SubtleReference"/>
          <w:smallCaps w:val="0"/>
          <w:color w:val="auto"/>
        </w:rPr>
      </w:pPr>
      <w:r w:rsidRPr="00312A2C">
        <w:rPr>
          <w:rStyle w:val="SubtleReference"/>
          <w:smallCaps w:val="0"/>
          <w:color w:val="auto"/>
        </w:rPr>
        <w:t xml:space="preserve">All primers were obtained from commercial supplier </w:t>
      </w:r>
      <w:proofErr w:type="spellStart"/>
      <w:r w:rsidRPr="00312A2C">
        <w:rPr>
          <w:rStyle w:val="SubtleReference"/>
          <w:smallCaps w:val="0"/>
          <w:color w:val="auto"/>
        </w:rPr>
        <w:t>BioRad</w:t>
      </w:r>
      <w:proofErr w:type="spellEnd"/>
      <w:r w:rsidRPr="00312A2C">
        <w:rPr>
          <w:rStyle w:val="SubtleReference"/>
          <w:smallCaps w:val="0"/>
          <w:color w:val="auto"/>
        </w:rPr>
        <w:t xml:space="preserve"> and the amplicon context sequence is listed. </w:t>
      </w:r>
    </w:p>
    <w:p w14:paraId="74EAB515" w14:textId="77777777" w:rsidR="007075CB" w:rsidRPr="007075CB" w:rsidRDefault="007075CB" w:rsidP="00637098">
      <w:pPr>
        <w:pStyle w:val="NoSpacing"/>
        <w:rPr>
          <w:rStyle w:val="SubtleReference"/>
        </w:rPr>
      </w:pPr>
    </w:p>
    <w:bookmarkEnd w:id="7"/>
    <w:p w14:paraId="09BED33F" w14:textId="54D7AB6F" w:rsidR="00C574A2" w:rsidRDefault="00C574A2" w:rsidP="00BA7D65">
      <w:pPr>
        <w:pStyle w:val="Heading2"/>
      </w:pPr>
      <w:r>
        <w:t>Immunofluorescence imaging of dental pulp tissue</w:t>
      </w:r>
    </w:p>
    <w:p w14:paraId="78BACAD6" w14:textId="1C2FF749" w:rsidR="00C574A2" w:rsidRDefault="65F9B789" w:rsidP="00C574A2">
      <w:r>
        <w:t>Tooth samples were obtained at University of Texas Health Science Cente</w:t>
      </w:r>
      <w:r w:rsidR="742D91F5">
        <w:t>r</w:t>
      </w:r>
      <w:r>
        <w:t xml:space="preserve"> San Antonio following ethical approval</w:t>
      </w:r>
      <w:r w:rsidR="056D33A1">
        <w:t>:</w:t>
      </w:r>
      <w:r>
        <w:t xml:space="preserve"> irreversible pulpitis and healthy samples were taken</w:t>
      </w:r>
      <w:r w:rsidR="1130961C">
        <w:t xml:space="preserve"> </w:t>
      </w:r>
      <w:r w:rsidR="349FDE69">
        <w:t xml:space="preserve">in the same manner </w:t>
      </w:r>
      <w:r w:rsidR="38CE602C">
        <w:t>as at Newcastle (described earlier)</w:t>
      </w:r>
      <w:r>
        <w:t xml:space="preserve">. Pulp tissue was removed after breaking teeth with series 2000 bolt cutters (HK Porter, US) and fixed using 4% PFA for 15 </w:t>
      </w:r>
      <w:r w:rsidR="00A44940">
        <w:t>min</w:t>
      </w:r>
      <w:r>
        <w:t>. Samples were then sectioned using frozen section histology in a MICROM MH 550 cryostat (Thermofisher) and mounted onto glass slides.</w:t>
      </w:r>
    </w:p>
    <w:p w14:paraId="2FF03BD4" w14:textId="3B037E18" w:rsidR="006957F1" w:rsidRDefault="3DFBEA75" w:rsidP="00C574A2">
      <w:r>
        <w:t xml:space="preserve">Samples were washed with 0.5% Triton X-100 (Thermofisher) in MAXblock (Active Motif) for 10 </w:t>
      </w:r>
      <w:r w:rsidR="00A44940">
        <w:t>min</w:t>
      </w:r>
      <w:r>
        <w:t xml:space="preserve">. Maxblock was then applied to slides for 90 </w:t>
      </w:r>
      <w:r w:rsidR="00A44940">
        <w:t>min</w:t>
      </w:r>
      <w:r>
        <w:t xml:space="preserve"> before washing with MAXwash (Active Motif). Primary antibodies were then applied consisting of rat anti-IDO 1:200 (Santa Cruz) with either mouse anti-</w:t>
      </w:r>
      <w:r w:rsidR="00422877">
        <w:t>kynurenine</w:t>
      </w:r>
      <w:r>
        <w:t xml:space="preserve"> 1:200 (Santa Cruz) or mouse anti-CD68 1:200 (Serotec) and either chicken anti-NFH 1:500 (Abcam) or rabbit anti-von Willebrand factor 1:200 (Dako) in (MAXbind Active Motif). These were left over night at 4°C. Samples were then washed before applying secondary antibodies and left for 90 </w:t>
      </w:r>
      <w:r w:rsidR="00A44940">
        <w:t>min</w:t>
      </w:r>
      <w:r>
        <w:t xml:space="preserve"> at room temp. Secondary antibodies consisted of 1:500 donkey anti-rat 488 (Dako), 1: 500 donkey anti-mouse 647 (Dako), 1:500 donkey anti-chicken 568 (Dako) and 1:500 donkey anti-rabbit 568 (Dako). Samples were washed with MAXwash and then 0.1M PBS before air drying at room temperature. Vectashield prolong diamond with </w:t>
      </w:r>
      <w:r w:rsidR="2E582746">
        <w:t>DAPI</w:t>
      </w:r>
      <w:r>
        <w:t xml:space="preserve"> (Thermofisher) was applied to samples and mounted with #1.5 glass cover skips. </w:t>
      </w:r>
    </w:p>
    <w:p w14:paraId="1017FCBD" w14:textId="76024EF7" w:rsidR="00C574A2" w:rsidRDefault="00C574A2" w:rsidP="00C574A2">
      <w:r>
        <w:t xml:space="preserve">Samples were viewed at 10x &amp; 20x magnification using </w:t>
      </w:r>
      <w:r w:rsidR="0017703C">
        <w:t>a C1si laser scanning confocal microscope</w:t>
      </w:r>
      <w:r w:rsidR="006957F1">
        <w:t xml:space="preserve"> (Nikon)</w:t>
      </w:r>
      <w:r w:rsidR="0017703C">
        <w:t xml:space="preserve"> equipped with a 402-nm diode, a 488.1</w:t>
      </w:r>
      <w:r w:rsidR="00587413">
        <w:t>-</w:t>
      </w:r>
      <w:r w:rsidR="0017703C">
        <w:t>nm solid state, a 561.4-nm diode-pumped solid state and 639-nm diode lasers</w:t>
      </w:r>
      <w:r>
        <w:t xml:space="preserve"> used to excite FITC, DAPI, TRITC and Cy5 respectively. All samples were viewed with the same gain and intensity. Images were analysed in FIJI where the entire z projection </w:t>
      </w:r>
      <w:r>
        <w:lastRenderedPageBreak/>
        <w:t>was converted into an average signal for each wavelength. Brightness and contrast were then adjusted until a clear representative image had formed which was then split to form a montage.</w:t>
      </w:r>
    </w:p>
    <w:p w14:paraId="6AA746EE" w14:textId="216C115B" w:rsidR="00C574A2" w:rsidRDefault="00C574A2" w:rsidP="00BA7D65">
      <w:pPr>
        <w:pStyle w:val="Heading2"/>
      </w:pPr>
      <w:bookmarkStart w:id="8" w:name="_Hlk100433325"/>
      <w:r>
        <w:t xml:space="preserve">Differentiation of </w:t>
      </w:r>
      <w:r w:rsidR="00677277">
        <w:t>OLCs</w:t>
      </w:r>
    </w:p>
    <w:p w14:paraId="79C28776" w14:textId="556A23F5" w:rsidR="00E1401A" w:rsidRDefault="00E1401A" w:rsidP="00C574A2">
      <w:r>
        <w:t xml:space="preserve">HDPSCs supplied by Lonza </w:t>
      </w:r>
      <w:r w:rsidR="00BE6572">
        <w:t xml:space="preserve">were </w:t>
      </w:r>
      <w:r w:rsidR="00325501">
        <w:t>grown using a basic media of</w:t>
      </w:r>
      <w:r w:rsidR="00BE6572">
        <w:t xml:space="preserve"> Knockout DMEM media (Gibco) supplemented with 1% L-Glutamine (Sigma), 1% Penicillin/Streptomycin (Gibco) and 10% FBS (Sigma)</w:t>
      </w:r>
      <w:r w:rsidR="00325501">
        <w:t>. Cells were then</w:t>
      </w:r>
      <w:r w:rsidR="00BE6572">
        <w:t xml:space="preserve"> </w:t>
      </w:r>
      <w:r w:rsidR="00325501" w:rsidRPr="00325501">
        <w:t>differentiated into OLC</w:t>
      </w:r>
      <w:r w:rsidR="00677277">
        <w:t>s</w:t>
      </w:r>
      <w:r w:rsidR="00325501" w:rsidRPr="00325501">
        <w:t xml:space="preserve"> using </w:t>
      </w:r>
      <w:r w:rsidR="00325501">
        <w:t>this basic media supplemented with 0.1</w:t>
      </w:r>
      <w:r w:rsidR="00587413">
        <w:t xml:space="preserve"> </w:t>
      </w:r>
      <w:r w:rsidR="00325501">
        <w:t>uM Dexamethasone (Sigma) 10</w:t>
      </w:r>
      <w:r w:rsidR="00587413">
        <w:t xml:space="preserve"> </w:t>
      </w:r>
      <w:r w:rsidR="00325501">
        <w:t>mM β Glycerophosphate (Sigma) and 50</w:t>
      </w:r>
      <w:r w:rsidR="00587413">
        <w:t xml:space="preserve"> </w:t>
      </w:r>
      <w:r w:rsidR="00325501">
        <w:t>µg/mL ascorbic acid (Sigma). Control cells received basic media.</w:t>
      </w:r>
    </w:p>
    <w:p w14:paraId="2E5901F7" w14:textId="744AEF12" w:rsidR="00C574A2" w:rsidRDefault="00C574A2" w:rsidP="00BA7D65">
      <w:pPr>
        <w:pStyle w:val="Heading2"/>
      </w:pPr>
      <w:r>
        <w:t>Von Kossa staining</w:t>
      </w:r>
    </w:p>
    <w:p w14:paraId="27AD219F" w14:textId="79341F39" w:rsidR="00C574A2" w:rsidRDefault="006957F1" w:rsidP="00C574A2">
      <w:bookmarkStart w:id="9" w:name="_Hlk100429644"/>
      <w:r>
        <w:t>HDPSCs</w:t>
      </w:r>
      <w:r w:rsidR="00B1727E">
        <w:t xml:space="preserve"> were seeded at 100,000 cells per well in 24 well plates and then cultured for 3 or 4 weeks with either differentiation or basic media before removing the supernatant and fixing with 4% PFA </w:t>
      </w:r>
      <w:r w:rsidR="00F546EF">
        <w:t xml:space="preserve">for 15 </w:t>
      </w:r>
      <w:r w:rsidR="00A44940">
        <w:t>min</w:t>
      </w:r>
      <w:r w:rsidR="00B1727E">
        <w:t>.</w:t>
      </w:r>
      <w:bookmarkEnd w:id="9"/>
      <w:r w:rsidR="00F546EF">
        <w:t xml:space="preserve"> Cells were then stained using </w:t>
      </w:r>
      <w:r w:rsidR="00F546EF" w:rsidRPr="00F546EF">
        <w:t>Silver plating kit acc. to von Kossa</w:t>
      </w:r>
      <w:r w:rsidR="00F546EF">
        <w:t xml:space="preserve"> (Sigma) as per manufactures instructions. Cells were washed three times with PBS before imaging.</w:t>
      </w:r>
    </w:p>
    <w:p w14:paraId="37EF8FC7" w14:textId="77777777" w:rsidR="00C574A2" w:rsidRDefault="00C574A2" w:rsidP="00BA7D65">
      <w:pPr>
        <w:pStyle w:val="Heading2"/>
      </w:pPr>
      <w:r>
        <w:t>Alizarin Staining</w:t>
      </w:r>
    </w:p>
    <w:p w14:paraId="1F27AA40" w14:textId="6B0BECDA" w:rsidR="006957F1" w:rsidRDefault="006957F1" w:rsidP="00BE1D1C">
      <w:bookmarkStart w:id="10" w:name="_Hlk100432352"/>
      <w:bookmarkStart w:id="11" w:name="_Hlk100475056"/>
      <w:r>
        <w:t>HDPSCs</w:t>
      </w:r>
      <w:r w:rsidR="00D80A54">
        <w:t xml:space="preserve"> were seeded at 100,000 cells per well in 24 well plates and then cultured for 3 or 4 weeks with either differentiation or basic media before removing the supernatant </w:t>
      </w:r>
      <w:bookmarkEnd w:id="10"/>
      <w:r w:rsidR="00D80A54">
        <w:t xml:space="preserve">and </w:t>
      </w:r>
      <w:bookmarkEnd w:id="11"/>
      <w:r w:rsidR="00D80A54">
        <w:t xml:space="preserve">fixing with 4% PFA for 15 </w:t>
      </w:r>
      <w:r w:rsidR="00A44940">
        <w:t>min</w:t>
      </w:r>
      <w:r w:rsidR="00D80A54">
        <w:t>. Cells were then washed three times with dH</w:t>
      </w:r>
      <w:r w:rsidR="00D80A54" w:rsidRPr="00F546EF">
        <w:rPr>
          <w:vertAlign w:val="subscript"/>
        </w:rPr>
        <w:t>2</w:t>
      </w:r>
      <w:r w:rsidR="00D80A54">
        <w:t>0</w:t>
      </w:r>
      <w:r>
        <w:t>,</w:t>
      </w:r>
      <w:r w:rsidR="00D80A54">
        <w:t xml:space="preserve"> and 500</w:t>
      </w:r>
      <w:r w:rsidR="00587413">
        <w:t xml:space="preserve"> </w:t>
      </w:r>
      <w:r w:rsidR="00D80A54">
        <w:t>u</w:t>
      </w:r>
      <w:r w:rsidR="00587413">
        <w:t>L</w:t>
      </w:r>
      <w:r w:rsidR="00D80A54">
        <w:t xml:space="preserve"> of 40</w:t>
      </w:r>
      <w:r w:rsidR="00587413">
        <w:t xml:space="preserve"> </w:t>
      </w:r>
      <w:r w:rsidR="00D80A54">
        <w:t>mM Alizarin red stain (MERCK) added</w:t>
      </w:r>
      <w:r>
        <w:t xml:space="preserve"> to the wells</w:t>
      </w:r>
      <w:r w:rsidR="00D80A54">
        <w:t xml:space="preserve"> before incubating at room temperature away from light. Alizarin red</w:t>
      </w:r>
      <w:r w:rsidR="005B7AE6">
        <w:t xml:space="preserve"> </w:t>
      </w:r>
      <w:r w:rsidR="00D80A54">
        <w:t xml:space="preserve">was </w:t>
      </w:r>
      <w:r w:rsidR="00677277">
        <w:t>removed,</w:t>
      </w:r>
      <w:r w:rsidR="00D80A54">
        <w:t xml:space="preserve"> and the well</w:t>
      </w:r>
      <w:r w:rsidR="00677277">
        <w:t>s</w:t>
      </w:r>
      <w:r w:rsidR="00D80A54">
        <w:t xml:space="preserve"> washed 4 times before imaging. </w:t>
      </w:r>
    </w:p>
    <w:p w14:paraId="3E71D2EA" w14:textId="4E214D99" w:rsidR="00BE1D1C" w:rsidRDefault="006957F1" w:rsidP="00BE1D1C">
      <w:r>
        <w:t>The</w:t>
      </w:r>
      <w:r w:rsidR="00D80A54">
        <w:t xml:space="preserve"> </w:t>
      </w:r>
      <w:r w:rsidR="005B7AE6">
        <w:t xml:space="preserve">dye was extracted using 10% acetic acid for 10 </w:t>
      </w:r>
      <w:r w:rsidR="00A44940">
        <w:t>min</w:t>
      </w:r>
      <w:r w:rsidR="00BE1D1C">
        <w:t xml:space="preserve">. This was then vortexed, heated to 85°C for 10 min and incubated on ice for 5 </w:t>
      </w:r>
      <w:r w:rsidR="00A44940">
        <w:t>min</w:t>
      </w:r>
      <w:r w:rsidR="00BE1D1C">
        <w:t>. The sample was centrifuged at 10,000</w:t>
      </w:r>
      <w:r w:rsidR="00587413">
        <w:t xml:space="preserve"> </w:t>
      </w:r>
      <w:r w:rsidR="00BE1D1C">
        <w:t xml:space="preserve">g for 15 </w:t>
      </w:r>
      <w:r w:rsidR="00A44940">
        <w:t>min</w:t>
      </w:r>
      <w:r w:rsidR="00BE1D1C">
        <w:t xml:space="preserve"> after which the supernatant was added to 75</w:t>
      </w:r>
      <w:r w:rsidR="00587413">
        <w:t xml:space="preserve"> </w:t>
      </w:r>
      <w:r w:rsidR="00BE1D1C">
        <w:t>µL of 10% ammonium hydroxide and 50</w:t>
      </w:r>
      <w:r w:rsidR="00587413">
        <w:t xml:space="preserve"> </w:t>
      </w:r>
      <w:r w:rsidR="00BE1D1C">
        <w:t>µL transferred to wells on a 96 well plate alongside serial dilutions of Alizarin stain</w:t>
      </w:r>
      <w:r w:rsidR="00677277">
        <w:t>.</w:t>
      </w:r>
      <w:r w:rsidR="00BE1D1C">
        <w:t xml:space="preserve"> </w:t>
      </w:r>
      <w:r w:rsidR="00677277">
        <w:t>A</w:t>
      </w:r>
      <w:r w:rsidR="00BE1D1C">
        <w:t xml:space="preserve">bsorbance </w:t>
      </w:r>
      <w:r w:rsidR="00677277">
        <w:t xml:space="preserve">was read </w:t>
      </w:r>
      <w:r w:rsidR="00BE1D1C">
        <w:t xml:space="preserve">at 405nm using a </w:t>
      </w:r>
      <w:r w:rsidR="00BE1D1C" w:rsidRPr="00BE1D1C">
        <w:t>Synuergy HT (BioTek)</w:t>
      </w:r>
      <w:r w:rsidR="00677277">
        <w:t xml:space="preserve"> and</w:t>
      </w:r>
      <w:r w:rsidR="00BE1D1C">
        <w:t xml:space="preserve"> </w:t>
      </w:r>
      <w:r w:rsidR="00677277">
        <w:t>a</w:t>
      </w:r>
      <w:r w:rsidR="00FE05F6">
        <w:t xml:space="preserve"> standard curve was used to calculate the concentration of each. </w:t>
      </w:r>
    </w:p>
    <w:p w14:paraId="634FCF52" w14:textId="35913474" w:rsidR="005B7AE6" w:rsidRDefault="00C574A2" w:rsidP="00BA7D65">
      <w:pPr>
        <w:pStyle w:val="Heading2"/>
      </w:pPr>
      <w:r>
        <w:t>Western blot</w:t>
      </w:r>
    </w:p>
    <w:p w14:paraId="4DCD7494" w14:textId="28B5D49F" w:rsidR="00D36735" w:rsidRDefault="4B35996B" w:rsidP="00DC6AC4">
      <w:bookmarkStart w:id="12" w:name="_Hlk100474621"/>
      <w:r>
        <w:t>HDPSCs</w:t>
      </w:r>
      <w:r w:rsidR="70D29048">
        <w:t xml:space="preserve"> were seeded at 400,000 cells per well in 6 well plates and cultured for 4 weeks with either differentiation or basic media</w:t>
      </w:r>
      <w:r w:rsidR="5D08DF17">
        <w:t>. S</w:t>
      </w:r>
      <w:r w:rsidR="70D29048">
        <w:t>upernatant</w:t>
      </w:r>
      <w:r w:rsidR="5D08DF17">
        <w:t xml:space="preserve"> was then removed</w:t>
      </w:r>
      <w:r w:rsidR="70D29048">
        <w:t xml:space="preserve"> before adding </w:t>
      </w:r>
      <w:r w:rsidR="5D08DF17">
        <w:t>200</w:t>
      </w:r>
      <w:r w:rsidR="00587413">
        <w:t xml:space="preserve"> </w:t>
      </w:r>
      <w:r w:rsidR="5D08DF17">
        <w:t xml:space="preserve">µL of RIPA buffer (MERCK) while scraping for 5 </w:t>
      </w:r>
      <w:r w:rsidR="00A44940">
        <w:t>min</w:t>
      </w:r>
      <w:r w:rsidR="5D08DF17">
        <w:t xml:space="preserve"> on ice.</w:t>
      </w:r>
      <w:r w:rsidR="70D29048">
        <w:t xml:space="preserve"> </w:t>
      </w:r>
      <w:r w:rsidR="5D08DF17">
        <w:t xml:space="preserve">Samples were quantified using </w:t>
      </w:r>
      <w:r w:rsidR="2BFCDAE0">
        <w:t>a BCA Protein Assay (Thermofisher)</w:t>
      </w:r>
      <w:r w:rsidR="0E559D07">
        <w:t xml:space="preserve"> and 70</w:t>
      </w:r>
      <w:r w:rsidR="00587413">
        <w:t xml:space="preserve"> </w:t>
      </w:r>
      <w:r w:rsidR="0E559D07">
        <w:t xml:space="preserve">µg of protein </w:t>
      </w:r>
      <w:r w:rsidR="15F8E8E9">
        <w:t>separat</w:t>
      </w:r>
      <w:r w:rsidR="3A1A7458">
        <w:t>ed</w:t>
      </w:r>
      <w:r w:rsidR="15F8E8E9">
        <w:t xml:space="preserve"> in a 12% acrylamide</w:t>
      </w:r>
      <w:r w:rsidR="77CD40A8">
        <w:t xml:space="preserve"> gel using</w:t>
      </w:r>
      <w:r w:rsidR="15F8E8E9">
        <w:t xml:space="preserve"> SDS-PAGE (sodium dodecyl sulfate polyacrylamide gel electrophoresis)</w:t>
      </w:r>
      <w:r w:rsidR="77CD40A8">
        <w:t xml:space="preserve"> with a</w:t>
      </w:r>
      <w:r w:rsidR="3A1A7458">
        <w:t xml:space="preserve"> Mini-PROTEAN Tetra Vertical Electrophoresis Cell (BioRad) </w:t>
      </w:r>
      <w:r w:rsidR="15F8E8E9">
        <w:t xml:space="preserve">alongside </w:t>
      </w:r>
      <w:r w:rsidR="3A1A7458">
        <w:t xml:space="preserve">Chameleon® Duo Pre-stained Protein Ladder (Licor). </w:t>
      </w:r>
      <w:r w:rsidR="19F2E5C9">
        <w:t>The gel</w:t>
      </w:r>
      <w:r w:rsidR="3A1A7458">
        <w:t xml:space="preserve"> w</w:t>
      </w:r>
      <w:r w:rsidR="19F2E5C9">
        <w:t>as then</w:t>
      </w:r>
      <w:r w:rsidR="3A1A7458">
        <w:t xml:space="preserve"> transferred onto a nitrocellulose membrane (Licor) using a</w:t>
      </w:r>
      <w:r w:rsidR="2BFCDAE0">
        <w:t xml:space="preserve"> </w:t>
      </w:r>
      <w:r w:rsidR="3A1A7458">
        <w:t>Trans-Blot Turbo Transfer System (BioRad).</w:t>
      </w:r>
    </w:p>
    <w:p w14:paraId="1B0E7FC6" w14:textId="4CA6394D" w:rsidR="00234A4D" w:rsidRDefault="3A1A7458" w:rsidP="00DC6AC4">
      <w:r>
        <w:t>The membrane was blocked for 1 hr using Intercept blocking buffer (Licor)</w:t>
      </w:r>
      <w:r w:rsidR="3894417B">
        <w:t xml:space="preserve"> before washing and incubation with 1:1000 DSPP</w:t>
      </w:r>
      <w:r w:rsidR="02FEFA2B">
        <w:t xml:space="preserve"> rabbit anti-human</w:t>
      </w:r>
      <w:r w:rsidR="3894417B">
        <w:t xml:space="preserve"> middle region (Aviva) and 1:25,000 β actin</w:t>
      </w:r>
      <w:r w:rsidR="02FEFA2B">
        <w:t xml:space="preserve"> mouse anti-human</w:t>
      </w:r>
      <w:r w:rsidR="3894417B">
        <w:t xml:space="preserve"> (</w:t>
      </w:r>
      <w:r w:rsidR="1B0D4F93">
        <w:t xml:space="preserve">Proteintech Europe) </w:t>
      </w:r>
      <w:r w:rsidR="3894417B">
        <w:t xml:space="preserve">at 4°C overnight. </w:t>
      </w:r>
      <w:r w:rsidR="1B0D4F93">
        <w:t xml:space="preserve">The membrane was then washed again before applying 1:10,000 IRDye® 800CW </w:t>
      </w:r>
      <w:r w:rsidR="00422877">
        <w:t>g</w:t>
      </w:r>
      <w:r w:rsidR="1B0D4F93">
        <w:t>oat anti-Rabbit IgG Secondary Antibody and</w:t>
      </w:r>
      <w:r w:rsidR="02FEFA2B">
        <w:t xml:space="preserve"> IRDye 680LT donkey (polyclonal) anti-mouse IgG</w:t>
      </w:r>
      <w:r w:rsidR="1B0D4F93">
        <w:t xml:space="preserve"> (Licor)</w:t>
      </w:r>
      <w:r w:rsidR="02FEFA2B">
        <w:t>. The membrane was washed three times before imaging at 700 nm and 800 nm channels on the Odyssey Fc Imaging System (Licor)</w:t>
      </w:r>
      <w:r w:rsidR="3AB43B84">
        <w:t xml:space="preserve"> and analysed using Image studio lite (Licor) to produce relative fluorescent intensity.</w:t>
      </w:r>
    </w:p>
    <w:p w14:paraId="090B8117" w14:textId="70275D76" w:rsidR="005B7AE6" w:rsidRDefault="005B7AE6" w:rsidP="00BA7D65">
      <w:pPr>
        <w:pStyle w:val="Heading2"/>
      </w:pPr>
      <w:bookmarkStart w:id="13" w:name="_Hlk100485093"/>
      <w:bookmarkEnd w:id="12"/>
      <w:r>
        <w:lastRenderedPageBreak/>
        <w:t>RT-qPCR</w:t>
      </w:r>
      <w:r w:rsidR="0064635C">
        <w:t xml:space="preserve"> OLC validation</w:t>
      </w:r>
    </w:p>
    <w:bookmarkEnd w:id="13"/>
    <w:p w14:paraId="59EB5D37" w14:textId="4E944453" w:rsidR="00697B45" w:rsidRDefault="00697B45" w:rsidP="0035423B">
      <w:r w:rsidRPr="00697B45">
        <w:t xml:space="preserve">Cells were seeded at 100,000 cells per well in 24 well plates and then cultured for </w:t>
      </w:r>
      <w:r>
        <w:t>up to</w:t>
      </w:r>
      <w:r w:rsidRPr="00697B45">
        <w:t xml:space="preserve"> 4 weeks with either differentiation or basic media</w:t>
      </w:r>
      <w:r w:rsidR="00863DFF">
        <w:t>.</w:t>
      </w:r>
      <w:r>
        <w:t xml:space="preserve"> The mRNA was extracted and purified using a </w:t>
      </w:r>
      <w:r w:rsidRPr="00697B45">
        <w:t>GenElute™ Mammalian Total RNA Miniprep Kit</w:t>
      </w:r>
      <w:r>
        <w:t xml:space="preserve"> (Sigma) as per the </w:t>
      </w:r>
      <w:r w:rsidR="00D01DB7">
        <w:t>manufacturer’s</w:t>
      </w:r>
      <w:r>
        <w:t xml:space="preserve"> instructions</w:t>
      </w:r>
      <w:r w:rsidR="00D56659">
        <w:t xml:space="preserve"> </w:t>
      </w:r>
      <w:r w:rsidR="00D01DB7">
        <w:t>and</w:t>
      </w:r>
      <w:r w:rsidR="00D56659">
        <w:t xml:space="preserve"> quantified using a</w:t>
      </w:r>
      <w:r w:rsidR="00A70934">
        <w:t xml:space="preserve"> Nanodrop</w:t>
      </w:r>
      <w:r w:rsidR="00D56659">
        <w:t xml:space="preserve"> </w:t>
      </w:r>
      <w:r w:rsidR="00A70934">
        <w:t>spectrophotometer (Thermofisher)</w:t>
      </w:r>
      <w:r w:rsidR="00D56659">
        <w:t xml:space="preserve"> </w:t>
      </w:r>
      <w:r w:rsidR="00D01DB7">
        <w:t>to</w:t>
      </w:r>
      <w:r w:rsidR="00D56659">
        <w:t xml:space="preserve"> standardise to </w:t>
      </w:r>
      <w:r w:rsidR="00A70934">
        <w:t>the same conce</w:t>
      </w:r>
      <w:r w:rsidR="00D56659">
        <w:t>ntration</w:t>
      </w:r>
      <w:r w:rsidR="00A70934">
        <w:t>.</w:t>
      </w:r>
      <w:r w:rsidR="00D56659">
        <w:t xml:space="preserve"> </w:t>
      </w:r>
      <w:r w:rsidR="00A70934">
        <w:t>C</w:t>
      </w:r>
      <w:r w:rsidR="00D56659">
        <w:t>onversion into cDNA</w:t>
      </w:r>
      <w:r w:rsidR="00A70934">
        <w:t xml:space="preserve"> was performed</w:t>
      </w:r>
      <w:r w:rsidR="00D56659">
        <w:t xml:space="preserve"> using </w:t>
      </w:r>
      <w:r w:rsidR="00A70934" w:rsidRPr="00A70934">
        <w:t xml:space="preserve">high-capacity cDNA reverse transcription kit (Applied Biosystems) </w:t>
      </w:r>
      <w:r w:rsidR="00A70934">
        <w:t>in a</w:t>
      </w:r>
      <w:r w:rsidR="00A70934" w:rsidRPr="00A70934">
        <w:t xml:space="preserve"> T100 thermal cycler (Bio-Rad).</w:t>
      </w:r>
    </w:p>
    <w:p w14:paraId="70724470" w14:textId="0C89119E" w:rsidR="007075CB" w:rsidRDefault="2BC714B3" w:rsidP="0035423B">
      <w:r>
        <w:t>Custom p</w:t>
      </w:r>
      <w:r w:rsidR="2D074032">
        <w:t>rimers</w:t>
      </w:r>
      <w:r>
        <w:t xml:space="preserve"> (Thermofisher)</w:t>
      </w:r>
      <w:r w:rsidR="2D074032">
        <w:t xml:space="preserve"> for</w:t>
      </w:r>
      <w:r>
        <w:t xml:space="preserve"> GAPDH,</w:t>
      </w:r>
      <w:r w:rsidR="2D074032">
        <w:t xml:space="preserve"> DSPP and DMP-1 were </w:t>
      </w:r>
      <w:r>
        <w:t>designed using primer blast</w:t>
      </w:r>
      <w:r w:rsidR="4DB47DC6">
        <w:t xml:space="preserve"> </w:t>
      </w:r>
      <w:r w:rsidR="00A70934">
        <w:fldChar w:fldCharType="begin"/>
      </w:r>
      <w:r w:rsidR="00A70934">
        <w:instrText xml:space="preserve"> ADDIN EN.CITE &lt;EndNote&gt;&lt;Cite&gt;&lt;Author&gt;Ye&lt;/Author&gt;&lt;Year&gt;2012&lt;/Year&gt;&lt;RecNum&gt;206&lt;/RecNum&gt;&lt;DisplayText&gt;(Ye et al. 2012)&lt;/DisplayText&gt;&lt;record&gt;&lt;rec-number&gt;206&lt;/rec-number&gt;&lt;foreign-keys&gt;&lt;key app="EN" db-id="fzvr0dpvptrzxfed9r7xfw2l2rts5e0s2pzp" timestamp="1649582110"&gt;206&lt;/key&gt;&lt;/foreign-keys&gt;&lt;ref-type name="Journal Article"&gt;17&lt;/ref-type&gt;&lt;contributors&gt;&lt;authors&gt;&lt;author&gt;Ye, Jian&lt;/author&gt;&lt;author&gt;Coulouris, George&lt;/author&gt;&lt;author&gt;Zaretskaya, Irena&lt;/author&gt;&lt;author&gt;Cutcutache, Ioana&lt;/author&gt;&lt;author&gt;Rozen, Steve&lt;/author&gt;&lt;author&gt;Madden, Thomas L.&lt;/author&gt;&lt;/authors&gt;&lt;/contributors&gt;&lt;titles&gt;&lt;title&gt;Primer-BLAST: A tool to design target-specific primers for polymerase chain reaction&lt;/title&gt;&lt;secondary-title&gt;BMC Bioinformatics&lt;/secondary-title&gt;&lt;/titles&gt;&lt;periodical&gt;&lt;full-title&gt;BMC Bioinformatics&lt;/full-title&gt;&lt;/periodical&gt;&lt;pages&gt;134&lt;/pages&gt;&lt;volume&gt;13&lt;/volume&gt;&lt;number&gt;1&lt;/number&gt;&lt;dates&gt;&lt;year&gt;2012&lt;/year&gt;&lt;pub-dates&gt;&lt;date&gt;2012/06/18&lt;/date&gt;&lt;/pub-dates&gt;&lt;/dates&gt;&lt;isbn&gt;1471-2105&lt;/isbn&gt;&lt;urls&gt;&lt;related-urls&gt;&lt;url&gt;https://doi.org/10.1186/1471-2105-13-134&lt;/url&gt;&lt;/related-urls&gt;&lt;/urls&gt;&lt;electronic-resource-num&gt;10.1186/1471-2105-13-134&lt;/electronic-resource-num&gt;&lt;/record&gt;&lt;/Cite&gt;&lt;/EndNote&gt;</w:instrText>
      </w:r>
      <w:r w:rsidR="00A70934">
        <w:fldChar w:fldCharType="separate"/>
      </w:r>
      <w:r w:rsidR="0603B15C" w:rsidRPr="341801EF">
        <w:rPr>
          <w:noProof/>
        </w:rPr>
        <w:t>(Ye et al. 2012)</w:t>
      </w:r>
      <w:r w:rsidR="00A70934">
        <w:fldChar w:fldCharType="end"/>
      </w:r>
      <w:r>
        <w:t xml:space="preserve"> </w:t>
      </w:r>
      <w:r w:rsidR="2D074032">
        <w:t xml:space="preserve">and </w:t>
      </w:r>
      <w:r w:rsidR="4DB47DC6">
        <w:t>were diluted in nuclease-free</w:t>
      </w:r>
      <w:r w:rsidR="19F2E5C9">
        <w:t xml:space="preserve"> water</w:t>
      </w:r>
      <w:r w:rsidR="4DB47DC6">
        <w:t xml:space="preserve"> to 600</w:t>
      </w:r>
      <w:r w:rsidR="00587413">
        <w:t xml:space="preserve"> </w:t>
      </w:r>
      <w:r w:rsidR="4DB47DC6">
        <w:t xml:space="preserve">nM concentrations. Primers were run using </w:t>
      </w:r>
      <w:r w:rsidR="356784A3">
        <w:t>Power SYBR Green Master Mix (Thermofisher) and</w:t>
      </w:r>
      <w:r w:rsidR="4DB47DC6">
        <w:t xml:space="preserve"> </w:t>
      </w:r>
      <w:r w:rsidR="2D074032">
        <w:t>validated</w:t>
      </w:r>
      <w:r>
        <w:t xml:space="preserve"> using 1% agarose gel, melt curves and standard curves to ensure</w:t>
      </w:r>
      <w:r w:rsidR="003632BD">
        <w:t xml:space="preserve"> specificity and that</w:t>
      </w:r>
      <w:r>
        <w:t xml:space="preserve"> efficiency was greater than 90%</w:t>
      </w:r>
      <w:r w:rsidR="2D074032">
        <w:t xml:space="preserve">. </w:t>
      </w:r>
      <w:bookmarkEnd w:id="8"/>
      <w:r w:rsidR="68D93708">
        <w:t>Protocol was</w:t>
      </w:r>
      <w:r w:rsidR="6AD2FDF6">
        <w:t xml:space="preserve"> 95°C for 10 mins for activation followed by 40 cycles of 95°C for 15 sec to denature then 65°C for 1 min to anneal. F</w:t>
      </w:r>
      <w:r w:rsidR="356784A3">
        <w:t>old expression of each primer was calculated using the 2</w:t>
      </w:r>
      <w:r w:rsidR="356784A3" w:rsidRPr="341801EF">
        <w:rPr>
          <w:vertAlign w:val="superscript"/>
        </w:rPr>
        <w:t>-ddCt</w:t>
      </w:r>
      <w:r w:rsidR="356784A3">
        <w:t xml:space="preserve"> with GAPDH as the reference gene.</w:t>
      </w:r>
    </w:p>
    <w:p w14:paraId="3FCFB8AB" w14:textId="0E1FAE66" w:rsidR="00B86C3B" w:rsidRDefault="68D93708" w:rsidP="0035423B">
      <w:r>
        <w:t xml:space="preserve"> </w:t>
      </w:r>
    </w:p>
    <w:tbl>
      <w:tblPr>
        <w:tblStyle w:val="TableGrid"/>
        <w:tblW w:w="9016" w:type="dxa"/>
        <w:tblLook w:val="04A0" w:firstRow="1" w:lastRow="0" w:firstColumn="1" w:lastColumn="0" w:noHBand="0" w:noVBand="1"/>
      </w:tblPr>
      <w:tblGrid>
        <w:gridCol w:w="2804"/>
        <w:gridCol w:w="3060"/>
        <w:gridCol w:w="3152"/>
      </w:tblGrid>
      <w:tr w:rsidR="00410AD6" w14:paraId="56D5933D" w14:textId="6D624F47" w:rsidTr="2C51CFBF">
        <w:tc>
          <w:tcPr>
            <w:tcW w:w="2804" w:type="dxa"/>
          </w:tcPr>
          <w:p w14:paraId="15CA90DB" w14:textId="77777777" w:rsidR="00410AD6" w:rsidRPr="00234730" w:rsidRDefault="00410AD6" w:rsidP="00C61ABD">
            <w:pPr>
              <w:spacing w:after="160" w:line="259" w:lineRule="auto"/>
              <w:jc w:val="center"/>
              <w:rPr>
                <w:b/>
                <w:bCs/>
              </w:rPr>
            </w:pPr>
            <w:r w:rsidRPr="00234730">
              <w:rPr>
                <w:b/>
                <w:bCs/>
              </w:rPr>
              <w:t>Primer</w:t>
            </w:r>
          </w:p>
        </w:tc>
        <w:tc>
          <w:tcPr>
            <w:tcW w:w="3060" w:type="dxa"/>
          </w:tcPr>
          <w:p w14:paraId="1723E359" w14:textId="6DBAD44F" w:rsidR="00410AD6" w:rsidRPr="00234730" w:rsidRDefault="00410AD6" w:rsidP="00C61ABD">
            <w:pPr>
              <w:spacing w:after="160" w:line="259" w:lineRule="auto"/>
              <w:jc w:val="center"/>
              <w:rPr>
                <w:b/>
                <w:bCs/>
              </w:rPr>
            </w:pPr>
            <w:r>
              <w:rPr>
                <w:b/>
                <w:bCs/>
              </w:rPr>
              <w:t>Forward primer</w:t>
            </w:r>
            <w:r w:rsidRPr="00234730">
              <w:rPr>
                <w:b/>
                <w:bCs/>
              </w:rPr>
              <w:t xml:space="preserve"> sequence</w:t>
            </w:r>
          </w:p>
        </w:tc>
        <w:tc>
          <w:tcPr>
            <w:tcW w:w="3152" w:type="dxa"/>
          </w:tcPr>
          <w:p w14:paraId="6F88557E" w14:textId="6E3223D8" w:rsidR="00410AD6" w:rsidRDefault="00410AD6" w:rsidP="00C61ABD">
            <w:pPr>
              <w:spacing w:after="160" w:line="259" w:lineRule="auto"/>
              <w:jc w:val="center"/>
              <w:rPr>
                <w:b/>
                <w:bCs/>
              </w:rPr>
            </w:pPr>
            <w:r>
              <w:rPr>
                <w:b/>
                <w:bCs/>
              </w:rPr>
              <w:t>Reverse primer sequence</w:t>
            </w:r>
          </w:p>
        </w:tc>
      </w:tr>
      <w:tr w:rsidR="00410AD6" w14:paraId="5EEC8986" w14:textId="5C44C8F8" w:rsidTr="2C51CFBF">
        <w:tc>
          <w:tcPr>
            <w:tcW w:w="2804" w:type="dxa"/>
          </w:tcPr>
          <w:p w14:paraId="5A7E770E" w14:textId="77777777" w:rsidR="00410AD6" w:rsidRDefault="00410AD6" w:rsidP="00C61ABD">
            <w:pPr>
              <w:spacing w:after="160" w:line="259" w:lineRule="auto"/>
              <w:jc w:val="center"/>
            </w:pPr>
            <w:r>
              <w:br w:type="page"/>
              <w:t>GAPDH</w:t>
            </w:r>
          </w:p>
        </w:tc>
        <w:tc>
          <w:tcPr>
            <w:tcW w:w="3060" w:type="dxa"/>
          </w:tcPr>
          <w:p w14:paraId="40AA4381" w14:textId="60B91C76" w:rsidR="00410AD6" w:rsidRPr="0014753B" w:rsidRDefault="2C51CFBF" w:rsidP="2C51CFBF">
            <w:pPr>
              <w:spacing w:after="160" w:line="259" w:lineRule="auto"/>
              <w:jc w:val="center"/>
              <w:rPr>
                <w:color w:val="000000" w:themeColor="text1"/>
                <w:sz w:val="24"/>
                <w:szCs w:val="24"/>
              </w:rPr>
            </w:pPr>
            <w:r w:rsidRPr="2C51CFBF">
              <w:rPr>
                <w:rFonts w:eastAsia="Calibri"/>
                <w:color w:val="000000" w:themeColor="text1"/>
                <w:sz w:val="24"/>
                <w:szCs w:val="24"/>
              </w:rPr>
              <w:t>GCACCGTCAAGGCTGAGAAC</w:t>
            </w:r>
          </w:p>
        </w:tc>
        <w:tc>
          <w:tcPr>
            <w:tcW w:w="3152" w:type="dxa"/>
          </w:tcPr>
          <w:p w14:paraId="55DEB838" w14:textId="6DDCF7C3" w:rsidR="00410AD6" w:rsidRPr="0014753B" w:rsidRDefault="2C51CFBF" w:rsidP="2C51CFBF">
            <w:pPr>
              <w:spacing w:after="160" w:line="259" w:lineRule="auto"/>
              <w:jc w:val="center"/>
              <w:rPr>
                <w:color w:val="000000" w:themeColor="text1"/>
                <w:sz w:val="24"/>
                <w:szCs w:val="24"/>
              </w:rPr>
            </w:pPr>
            <w:r w:rsidRPr="2C51CFBF">
              <w:rPr>
                <w:rFonts w:eastAsia="Calibri"/>
                <w:color w:val="000000" w:themeColor="text1"/>
                <w:sz w:val="24"/>
                <w:szCs w:val="24"/>
              </w:rPr>
              <w:t>ATGGTGGTGAAGACGCCAGT</w:t>
            </w:r>
          </w:p>
        </w:tc>
      </w:tr>
      <w:tr w:rsidR="00410AD6" w14:paraId="44D07275" w14:textId="5C4E2C49" w:rsidTr="2C51CFBF">
        <w:tc>
          <w:tcPr>
            <w:tcW w:w="2804" w:type="dxa"/>
          </w:tcPr>
          <w:p w14:paraId="3364B578" w14:textId="4F821E45" w:rsidR="00410AD6" w:rsidRDefault="00410AD6" w:rsidP="00C61ABD">
            <w:pPr>
              <w:spacing w:after="160" w:line="259" w:lineRule="auto"/>
              <w:jc w:val="center"/>
            </w:pPr>
            <w:r>
              <w:t>DSPP</w:t>
            </w:r>
          </w:p>
        </w:tc>
        <w:tc>
          <w:tcPr>
            <w:tcW w:w="3060" w:type="dxa"/>
          </w:tcPr>
          <w:p w14:paraId="399283A0" w14:textId="6EC27397" w:rsidR="00410AD6" w:rsidRDefault="00B1615F" w:rsidP="00C61ABD">
            <w:pPr>
              <w:spacing w:after="160" w:line="259" w:lineRule="auto"/>
              <w:jc w:val="center"/>
            </w:pPr>
            <w:r w:rsidRPr="00B1615F">
              <w:t>TGGCGATGCAGGTCACAAT</w:t>
            </w:r>
          </w:p>
        </w:tc>
        <w:tc>
          <w:tcPr>
            <w:tcW w:w="3152" w:type="dxa"/>
          </w:tcPr>
          <w:p w14:paraId="3E05D498" w14:textId="796F95E9" w:rsidR="00410AD6" w:rsidRPr="004D2F72" w:rsidRDefault="00B1615F" w:rsidP="00C61ABD">
            <w:pPr>
              <w:spacing w:after="160" w:line="259" w:lineRule="auto"/>
              <w:jc w:val="center"/>
            </w:pPr>
            <w:r w:rsidRPr="00B1615F">
              <w:t>CCATTCCCACTAGGACTCCCA</w:t>
            </w:r>
          </w:p>
        </w:tc>
      </w:tr>
      <w:tr w:rsidR="00410AD6" w14:paraId="09349EB4" w14:textId="00B9B087" w:rsidTr="2C51CFBF">
        <w:tc>
          <w:tcPr>
            <w:tcW w:w="2804" w:type="dxa"/>
          </w:tcPr>
          <w:p w14:paraId="0BC3CA79" w14:textId="76D49FC7" w:rsidR="00410AD6" w:rsidRDefault="00BF6114" w:rsidP="00C61ABD">
            <w:pPr>
              <w:spacing w:after="160" w:line="259" w:lineRule="auto"/>
              <w:jc w:val="center"/>
            </w:pPr>
            <w:r>
              <w:t>DMP-1</w:t>
            </w:r>
          </w:p>
        </w:tc>
        <w:tc>
          <w:tcPr>
            <w:tcW w:w="3060" w:type="dxa"/>
          </w:tcPr>
          <w:p w14:paraId="713B40DF" w14:textId="2227A69A" w:rsidR="00410AD6" w:rsidRDefault="00B1615F" w:rsidP="00C61ABD">
            <w:pPr>
              <w:spacing w:after="160" w:line="259" w:lineRule="auto"/>
              <w:jc w:val="center"/>
            </w:pPr>
            <w:r w:rsidRPr="00B1615F">
              <w:t>CACTCAAGATTCAGGTGGCAG</w:t>
            </w:r>
          </w:p>
        </w:tc>
        <w:tc>
          <w:tcPr>
            <w:tcW w:w="3152" w:type="dxa"/>
          </w:tcPr>
          <w:p w14:paraId="6EB5CE55" w14:textId="4AC5B011" w:rsidR="00410AD6" w:rsidRPr="004D2F72" w:rsidRDefault="00B1615F" w:rsidP="00C61ABD">
            <w:pPr>
              <w:spacing w:after="160" w:line="259" w:lineRule="auto"/>
              <w:jc w:val="center"/>
            </w:pPr>
            <w:r w:rsidRPr="00B1615F">
              <w:t>TCTGAGATGCGAGACTTCCTAAA</w:t>
            </w:r>
          </w:p>
        </w:tc>
      </w:tr>
    </w:tbl>
    <w:p w14:paraId="5B9683D9" w14:textId="05E7B204" w:rsidR="00637098" w:rsidRDefault="00637098" w:rsidP="00637098">
      <w:pPr>
        <w:pStyle w:val="Figure"/>
      </w:pPr>
      <w:r w:rsidRPr="00C1678D">
        <w:t xml:space="preserve">Table </w:t>
      </w:r>
      <w:r>
        <w:t>2</w:t>
      </w:r>
      <w:r w:rsidRPr="00C1678D">
        <w:t xml:space="preserve"> </w:t>
      </w:r>
      <w:r>
        <w:t>Pr</w:t>
      </w:r>
      <w:r w:rsidRPr="00234730">
        <w:t>imers used for qPCR analysis</w:t>
      </w:r>
      <w:r>
        <w:t xml:space="preserve"> of</w:t>
      </w:r>
      <w:r w:rsidRPr="00234730">
        <w:t xml:space="preserve"> </w:t>
      </w:r>
      <w:r>
        <w:t>OLCs</w:t>
      </w:r>
      <w:r w:rsidRPr="00C1678D">
        <w:t xml:space="preserve">. </w:t>
      </w:r>
    </w:p>
    <w:p w14:paraId="3E017D99" w14:textId="77777777" w:rsidR="007075CB" w:rsidRPr="00312A2C" w:rsidRDefault="00637098" w:rsidP="00312A2C">
      <w:pPr>
        <w:pStyle w:val="NoSpacing"/>
        <w:rPr>
          <w:rStyle w:val="SubtleReference"/>
          <w:smallCaps w:val="0"/>
          <w:color w:val="auto"/>
        </w:rPr>
      </w:pPr>
      <w:r w:rsidRPr="00312A2C">
        <w:rPr>
          <w:rStyle w:val="SubtleReference"/>
          <w:smallCaps w:val="0"/>
          <w:color w:val="auto"/>
        </w:rPr>
        <w:t>All primers were custom bought from Thermofisher and the forward and reverse sequence is listed.</w:t>
      </w:r>
    </w:p>
    <w:p w14:paraId="384D1212" w14:textId="6AB85E2B" w:rsidR="00637098" w:rsidRPr="007075CB" w:rsidRDefault="00637098" w:rsidP="00637098">
      <w:pPr>
        <w:pStyle w:val="NoSpacing"/>
        <w:rPr>
          <w:rStyle w:val="SubtleReference"/>
        </w:rPr>
      </w:pPr>
      <w:r w:rsidRPr="007075CB">
        <w:rPr>
          <w:rStyle w:val="SubtleReference"/>
        </w:rPr>
        <w:t xml:space="preserve"> </w:t>
      </w:r>
    </w:p>
    <w:p w14:paraId="6D072A00" w14:textId="3DB91BDE" w:rsidR="007A05EE" w:rsidRDefault="007A05EE" w:rsidP="00BA7D65">
      <w:pPr>
        <w:pStyle w:val="Heading2"/>
      </w:pPr>
      <w:r>
        <w:t xml:space="preserve">Stimulation of </w:t>
      </w:r>
      <w:r w:rsidR="0064635C">
        <w:t>OLC</w:t>
      </w:r>
    </w:p>
    <w:p w14:paraId="37A4C9D7" w14:textId="7D2CE657" w:rsidR="007A05EE" w:rsidRPr="007A05EE" w:rsidRDefault="356784A3" w:rsidP="007A05EE">
      <w:r>
        <w:t>HDPCs were seeded at 100,000 cells per well in 24 well plates and then cultured for 4 weeks. Following this the cells were expose</w:t>
      </w:r>
      <w:r w:rsidR="58BD9CC0">
        <w:t>d</w:t>
      </w:r>
      <w:r>
        <w:t xml:space="preserve"> to either differentiation media or differentiation media supplemented with either 1</w:t>
      </w:r>
      <w:r w:rsidR="00587413">
        <w:t xml:space="preserve"> </w:t>
      </w:r>
      <w:r>
        <w:t>mg/mL of</w:t>
      </w:r>
      <w:r w:rsidR="4019F6F1">
        <w:t xml:space="preserve"> </w:t>
      </w:r>
      <w:r w:rsidR="4019F6F1" w:rsidRPr="2C51CFBF">
        <w:rPr>
          <w:i/>
          <w:iCs/>
        </w:rPr>
        <w:t>E.coli</w:t>
      </w:r>
      <w:r>
        <w:t xml:space="preserve"> LPS (</w:t>
      </w:r>
      <w:r w:rsidR="4019F6F1">
        <w:t>InvivoGen</w:t>
      </w:r>
      <w:r>
        <w:t>) or 1</w:t>
      </w:r>
      <w:r w:rsidR="00587413">
        <w:t xml:space="preserve"> </w:t>
      </w:r>
      <w:r>
        <w:t>µM of ODN2006 (</w:t>
      </w:r>
      <w:r w:rsidR="4019F6F1">
        <w:t>InvivoGen) for 4</w:t>
      </w:r>
      <w:r w:rsidR="00587413">
        <w:t xml:space="preserve"> </w:t>
      </w:r>
      <w:r w:rsidR="4019F6F1">
        <w:t>hrs and 24</w:t>
      </w:r>
      <w:r w:rsidR="00587413">
        <w:t xml:space="preserve"> </w:t>
      </w:r>
      <w:r w:rsidR="4019F6F1">
        <w:t xml:space="preserve">hrs. After which supernatant was removed and stored for HPLC analysis and mRNA was extracted as per </w:t>
      </w:r>
      <w:r w:rsidR="68D93708">
        <w:t>RT-qPCR OLC validation</w:t>
      </w:r>
      <w:r w:rsidR="4019F6F1">
        <w:t>.</w:t>
      </w:r>
    </w:p>
    <w:p w14:paraId="123CE316" w14:textId="2A609B2C" w:rsidR="004B284E" w:rsidRDefault="004B284E" w:rsidP="00BA7D65">
      <w:pPr>
        <w:pStyle w:val="Heading2"/>
      </w:pPr>
      <w:r>
        <w:t>HPLC of stimulated OLC</w:t>
      </w:r>
    </w:p>
    <w:p w14:paraId="755566EC" w14:textId="4490789C" w:rsidR="004B284E" w:rsidRDefault="40D78D00" w:rsidP="009F35F2">
      <w:r>
        <w:t>For HPLC analysis 180</w:t>
      </w:r>
      <w:r w:rsidR="00587413">
        <w:t xml:space="preserve"> </w:t>
      </w:r>
      <w:r>
        <w:t xml:space="preserve">µL of </w:t>
      </w:r>
      <w:r w:rsidR="6AD2FDF6">
        <w:t>supernatant</w:t>
      </w:r>
      <w:r>
        <w:t xml:space="preserve"> was added to 20</w:t>
      </w:r>
      <w:r w:rsidR="00587413">
        <w:t xml:space="preserve"> </w:t>
      </w:r>
      <w:r>
        <w:t xml:space="preserve">µL of sodium acetate and left for 2 </w:t>
      </w:r>
      <w:r w:rsidR="00A44940">
        <w:t>min</w:t>
      </w:r>
      <w:r>
        <w:t xml:space="preserve"> at room temperature. 20 µL of 60% perchloric acid was then added and the samples incubat</w:t>
      </w:r>
      <w:r w:rsidR="58BD9CC0">
        <w:t>ed</w:t>
      </w:r>
      <w:r>
        <w:t xml:space="preserve"> on ice for 10 </w:t>
      </w:r>
      <w:r w:rsidR="00A44940">
        <w:t>min</w:t>
      </w:r>
      <w:r w:rsidR="4E85B19B">
        <w:t>. Samples were filtered by placing in a 0.45 µm MultiScreen Solvinert filter plate (Millipore) and centrifuged at 2000</w:t>
      </w:r>
      <w:r w:rsidR="00587413">
        <w:t xml:space="preserve"> </w:t>
      </w:r>
      <w:r w:rsidR="4E85B19B">
        <w:t xml:space="preserve">g 4°C for 10 </w:t>
      </w:r>
      <w:r w:rsidR="00A44940">
        <w:t>min</w:t>
      </w:r>
      <w:r w:rsidR="4E85B19B">
        <w:t xml:space="preserve">. Samples were then split between two plates one of which was </w:t>
      </w:r>
      <w:r w:rsidR="4C42B9F1">
        <w:t>analysed</w:t>
      </w:r>
      <w:r w:rsidR="4E85B19B">
        <w:t xml:space="preserve"> for </w:t>
      </w:r>
      <w:r w:rsidR="00BF6114">
        <w:t>KYN</w:t>
      </w:r>
      <w:r w:rsidR="4E85B19B">
        <w:t xml:space="preserve"> and </w:t>
      </w:r>
      <w:r w:rsidR="00BF6114">
        <w:t>TRP</w:t>
      </w:r>
      <w:r w:rsidR="4E85B19B">
        <w:t xml:space="preserve"> and one of which was </w:t>
      </w:r>
      <w:r w:rsidR="4C42B9F1">
        <w:t>analysed</w:t>
      </w:r>
      <w:r w:rsidR="4E85B19B">
        <w:t xml:space="preserve"> for </w:t>
      </w:r>
      <w:r w:rsidR="00A44940">
        <w:t>KYNA</w:t>
      </w:r>
      <w:r w:rsidR="4E85B19B">
        <w:t xml:space="preserve"> </w:t>
      </w:r>
      <w:r w:rsidR="4C42B9F1">
        <w:t>via HPLC as described previously.</w:t>
      </w:r>
    </w:p>
    <w:p w14:paraId="0D204BBA" w14:textId="44DEC780" w:rsidR="004B284E" w:rsidRDefault="004B284E" w:rsidP="00BA7D65">
      <w:pPr>
        <w:pStyle w:val="Heading2"/>
      </w:pPr>
      <w:r>
        <w:lastRenderedPageBreak/>
        <w:t>RT-qPCR of stimulated OLC</w:t>
      </w:r>
    </w:p>
    <w:p w14:paraId="3029B3A9" w14:textId="4EFB6519" w:rsidR="00BA7D65" w:rsidRDefault="004B284E" w:rsidP="007075CB">
      <w:pPr>
        <w:rPr>
          <w:rFonts w:ascii="Arial" w:eastAsiaTheme="majorEastAsia" w:hAnsi="Arial" w:cs="Arial"/>
          <w:b/>
          <w:bCs/>
          <w:sz w:val="40"/>
          <w:szCs w:val="40"/>
        </w:rPr>
      </w:pPr>
      <w:r>
        <w:t xml:space="preserve">Quantification of mRNA and conversion to cDNA was performed as described for </w:t>
      </w:r>
      <w:r w:rsidR="00863DFF" w:rsidRPr="00863DFF">
        <w:t>RT-qPCR OLC validation</w:t>
      </w:r>
      <w:r w:rsidR="0064635C">
        <w:t xml:space="preserve">. Analysis of KP enzymes was performed using BioRad primers (Table 1) using the protocol listed in </w:t>
      </w:r>
      <w:r w:rsidR="0064635C" w:rsidRPr="0064635C">
        <w:t>RT-qPCR of pulp samples</w:t>
      </w:r>
      <w:r w:rsidR="0064635C">
        <w:t>.</w:t>
      </w:r>
      <w:r w:rsidR="0064635C" w:rsidRPr="0064635C">
        <w:t xml:space="preserve"> Fold expression of each primer was calculated using the 2</w:t>
      </w:r>
      <w:r w:rsidR="0064635C" w:rsidRPr="0064635C">
        <w:rPr>
          <w:vertAlign w:val="superscript"/>
        </w:rPr>
        <w:t>-ddCt</w:t>
      </w:r>
      <w:r w:rsidR="0064635C" w:rsidRPr="0064635C">
        <w:t xml:space="preserve"> with GAPDH as the reference gene. </w:t>
      </w:r>
      <w:r w:rsidR="00BA7D65">
        <w:br w:type="page"/>
      </w:r>
    </w:p>
    <w:p w14:paraId="7B9C4250" w14:textId="63C5A3CC" w:rsidR="00D36735" w:rsidRDefault="00D36735" w:rsidP="002377CA">
      <w:pPr>
        <w:pStyle w:val="Heading1"/>
      </w:pPr>
      <w:r>
        <w:lastRenderedPageBreak/>
        <w:t>Results</w:t>
      </w:r>
    </w:p>
    <w:p w14:paraId="34A8EF40" w14:textId="083F5DF8" w:rsidR="00FD604E" w:rsidRPr="00034E6D" w:rsidRDefault="00FD604E" w:rsidP="00BA7D65">
      <w:pPr>
        <w:pStyle w:val="Heading2"/>
      </w:pPr>
      <w:r w:rsidRPr="00034E6D">
        <w:t xml:space="preserve">HPLC </w:t>
      </w:r>
      <w:r w:rsidR="00400127">
        <w:t>of dental pulp tissue</w:t>
      </w:r>
    </w:p>
    <w:p w14:paraId="4FEF2B36" w14:textId="0254B28C" w:rsidR="00FD604E" w:rsidRDefault="0BD27B75" w:rsidP="00C84AEC">
      <w:bookmarkStart w:id="14" w:name="_Hlk100413460"/>
      <w:r>
        <w:t>HPLC data</w:t>
      </w:r>
      <w:r w:rsidR="03043A99">
        <w:t xml:space="preserve"> demonstrated a </w:t>
      </w:r>
      <w:r w:rsidR="3635B165">
        <w:t xml:space="preserve">significant </w:t>
      </w:r>
      <w:r w:rsidR="03043A99">
        <w:t>difference between healthy and</w:t>
      </w:r>
      <w:r w:rsidR="009020E6">
        <w:t xml:space="preserve"> irreversibly</w:t>
      </w:r>
      <w:r w:rsidR="03043A99">
        <w:t xml:space="preserve"> pulpitic samples for IDO activity (Fig</w:t>
      </w:r>
      <w:r w:rsidR="173F3AE1">
        <w:t>ure</w:t>
      </w:r>
      <w:r w:rsidR="03043A99">
        <w:t xml:space="preserve"> </w:t>
      </w:r>
      <w:r w:rsidR="003632BD">
        <w:t>2</w:t>
      </w:r>
      <w:r w:rsidR="03043A99">
        <w:t xml:space="preserve">). Median latencies in healthy and </w:t>
      </w:r>
      <w:r w:rsidR="009020E6" w:rsidRPr="009020E6">
        <w:t>irreversibly pulpitic</w:t>
      </w:r>
      <w:r w:rsidR="03043A99">
        <w:t xml:space="preserve"> tissue were 0.990 and 6.350 respectively and the distributions in the two groups differed significantly (Mann–Whitney U = 180.5, healthy = 27 inflamed = 27, </w:t>
      </w:r>
      <w:bookmarkStart w:id="15" w:name="_Hlk100916345"/>
      <w:r w:rsidR="00874F66">
        <w:t>p</w:t>
      </w:r>
      <w:r w:rsidR="03043A99">
        <w:t xml:space="preserve"> ≤ 0.001</w:t>
      </w:r>
      <w:bookmarkEnd w:id="15"/>
      <w:r w:rsidR="03043A99">
        <w:t xml:space="preserve">). However, IDO activity </w:t>
      </w:r>
      <w:r w:rsidR="12B0C378">
        <w:t>was not correlated</w:t>
      </w:r>
      <w:r w:rsidR="03043A99">
        <w:t xml:space="preserve"> to the self-reported pain </w:t>
      </w:r>
      <w:r w:rsidR="5AD00474">
        <w:t xml:space="preserve">intensity </w:t>
      </w:r>
      <w:r w:rsidR="03043A99">
        <w:t>(</w:t>
      </w:r>
      <w:r>
        <w:t xml:space="preserve">N=27, </w:t>
      </w:r>
      <w:r w:rsidR="00874F66">
        <w:t>p</w:t>
      </w:r>
      <w:r>
        <w:t xml:space="preserve"> = 0.375, r= 0.176</w:t>
      </w:r>
      <w:r w:rsidR="03043A99">
        <w:t xml:space="preserve">) or self-reported </w:t>
      </w:r>
      <w:r w:rsidR="5AD00474">
        <w:t>duration of</w:t>
      </w:r>
      <w:r w:rsidR="03043A99">
        <w:t xml:space="preserve"> pain prior to treatment (</w:t>
      </w:r>
      <w:r>
        <w:t xml:space="preserve">N=27, </w:t>
      </w:r>
      <w:r w:rsidR="00874F66">
        <w:t>p</w:t>
      </w:r>
      <w:r>
        <w:t xml:space="preserve"> = 0.859, r= 0.0352</w:t>
      </w:r>
      <w:r w:rsidR="03043A99">
        <w:t>) when tested via spearman rank correlation.</w:t>
      </w:r>
    </w:p>
    <w:bookmarkEnd w:id="14"/>
    <w:p w14:paraId="2559A2F7" w14:textId="77777777" w:rsidR="00FD604E" w:rsidRDefault="00FD604E" w:rsidP="0035423B">
      <w:r>
        <w:rPr>
          <w:noProof/>
        </w:rPr>
        <w:drawing>
          <wp:inline distT="0" distB="0" distL="0" distR="0" wp14:anchorId="0BE323C8" wp14:editId="23E06408">
            <wp:extent cx="5369331" cy="3656330"/>
            <wp:effectExtent l="0" t="0" r="3175" b="127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rotWithShape="1">
                    <a:blip r:embed="rId10" cstate="print">
                      <a:extLst>
                        <a:ext uri="{28A0092B-C50C-407E-A947-70E740481C1C}">
                          <a14:useLocalDpi xmlns:a14="http://schemas.microsoft.com/office/drawing/2010/main" val="0"/>
                        </a:ext>
                      </a:extLst>
                    </a:blip>
                    <a:srcRect t="9649"/>
                    <a:stretch/>
                  </pic:blipFill>
                  <pic:spPr bwMode="auto">
                    <a:xfrm>
                      <a:off x="0" y="0"/>
                      <a:ext cx="5370195" cy="3656918"/>
                    </a:xfrm>
                    <a:prstGeom prst="rect">
                      <a:avLst/>
                    </a:prstGeom>
                    <a:ln>
                      <a:noFill/>
                    </a:ln>
                    <a:extLst>
                      <a:ext uri="{53640926-AAD7-44D8-BBD7-CCE9431645EC}">
                        <a14:shadowObscured xmlns:a14="http://schemas.microsoft.com/office/drawing/2010/main"/>
                      </a:ext>
                    </a:extLst>
                  </pic:spPr>
                </pic:pic>
              </a:graphicData>
            </a:graphic>
          </wp:inline>
        </w:drawing>
      </w:r>
    </w:p>
    <w:p w14:paraId="7ACDAA3B" w14:textId="1543C263" w:rsidR="00FD604E" w:rsidRDefault="0082643A" w:rsidP="00637098">
      <w:pPr>
        <w:pStyle w:val="Figure"/>
      </w:pPr>
      <w:bookmarkStart w:id="16" w:name="_Hlk90999004"/>
      <w:r>
        <w:t xml:space="preserve">Figure </w:t>
      </w:r>
      <w:r w:rsidR="003632BD">
        <w:t>2</w:t>
      </w:r>
      <w:r>
        <w:t xml:space="preserve"> </w:t>
      </w:r>
      <w:r w:rsidR="00FD604E">
        <w:t xml:space="preserve">IDO activity in healthy and </w:t>
      </w:r>
      <w:r w:rsidR="00400D47">
        <w:t>irreversible pulpitis</w:t>
      </w:r>
      <w:r w:rsidR="00FD604E">
        <w:t xml:space="preserve"> samples</w:t>
      </w:r>
    </w:p>
    <w:p w14:paraId="768D2B35" w14:textId="7EA5DFF7" w:rsidR="00FD604E" w:rsidRPr="00AF330A" w:rsidRDefault="7D9715F9" w:rsidP="00162944">
      <w:pPr>
        <w:pStyle w:val="NoSpacing"/>
      </w:pPr>
      <w:r>
        <w:t xml:space="preserve">IDO activity measured via HPLC in samples of inflamed and healthy pulp tissue. Data represents the median and interquartile range of the samples. Median latencies in healthy and </w:t>
      </w:r>
      <w:r w:rsidR="00400D47">
        <w:t>irreversible pulpitis</w:t>
      </w:r>
      <w:r>
        <w:t xml:space="preserve"> tissue were 0.990 and 6.350 respectively; the distributions in the two groups differed significantly (</w:t>
      </w:r>
      <w:bookmarkStart w:id="17" w:name="_Hlk100917473"/>
      <w:r>
        <w:t xml:space="preserve">Mann–Whitney U = 180.5, healthy = 27 inflamed = 27, </w:t>
      </w:r>
      <w:r w:rsidR="00874F66">
        <w:t>p</w:t>
      </w:r>
      <w:r>
        <w:t xml:space="preserve"> ≤ 0.001</w:t>
      </w:r>
      <w:bookmarkEnd w:id="17"/>
      <w:r>
        <w:t xml:space="preserve">***). </w:t>
      </w:r>
      <w:bookmarkEnd w:id="16"/>
    </w:p>
    <w:p w14:paraId="20BF99D3" w14:textId="77777777" w:rsidR="00FD604E" w:rsidRDefault="00FD604E" w:rsidP="0035423B">
      <w:pPr>
        <w:rPr>
          <w:lang w:val="en-US"/>
        </w:rPr>
      </w:pPr>
    </w:p>
    <w:p w14:paraId="717CFA02" w14:textId="77777777" w:rsidR="00FD604E" w:rsidRDefault="00FD604E" w:rsidP="0035423B">
      <w:pPr>
        <w:rPr>
          <w:sz w:val="32"/>
          <w:szCs w:val="32"/>
        </w:rPr>
      </w:pPr>
      <w:r>
        <w:br w:type="page"/>
      </w:r>
    </w:p>
    <w:p w14:paraId="62900E11" w14:textId="09190382" w:rsidR="00FD604E" w:rsidRPr="00034E6D" w:rsidRDefault="00400127" w:rsidP="00BB1711">
      <w:pPr>
        <w:pStyle w:val="Heading2"/>
        <w:spacing w:before="100" w:after="100"/>
      </w:pPr>
      <w:bookmarkStart w:id="18" w:name="_Hlk100413639"/>
      <w:r>
        <w:lastRenderedPageBreak/>
        <w:t>RT-</w:t>
      </w:r>
      <w:r w:rsidR="00FD604E" w:rsidRPr="00034E6D">
        <w:t>qPCR</w:t>
      </w:r>
      <w:r>
        <w:t xml:space="preserve"> of dental pulp tissue</w:t>
      </w:r>
    </w:p>
    <w:p w14:paraId="4B789F61" w14:textId="368B1A22" w:rsidR="00FD604E" w:rsidRDefault="03043A99" w:rsidP="00BB1711">
      <w:r>
        <w:t>IDO mRNA expression was statistically significantly raised in inflamed versus healthy samples. M</w:t>
      </w:r>
      <w:r w:rsidRPr="33E831C5">
        <w:rPr>
          <w:lang w:val="en-US"/>
        </w:rPr>
        <w:t xml:space="preserve">edian latencies in healthy and inflamed were 1.017 and 5.377 respectively resulting in 5 times increase </w:t>
      </w:r>
      <w:bookmarkStart w:id="19" w:name="_Hlk100151777"/>
      <w:r w:rsidRPr="33E831C5">
        <w:rPr>
          <w:lang w:val="en-US"/>
        </w:rPr>
        <w:t xml:space="preserve">in inflamed samples compared to healthy controls </w:t>
      </w:r>
      <w:bookmarkEnd w:id="19"/>
      <w:r w:rsidRPr="33E831C5">
        <w:rPr>
          <w:lang w:val="en-US"/>
        </w:rPr>
        <w:t>(Mann–Whitney U = 54.0, n</w:t>
      </w:r>
      <w:r w:rsidRPr="33E831C5">
        <w:rPr>
          <w:vertAlign w:val="superscript"/>
          <w:lang w:val="en-US"/>
        </w:rPr>
        <w:t>1</w:t>
      </w:r>
      <w:r w:rsidRPr="33E831C5">
        <w:rPr>
          <w:lang w:val="en-US"/>
        </w:rPr>
        <w:t xml:space="preserve"> = 18 n</w:t>
      </w:r>
      <w:r w:rsidRPr="33E831C5">
        <w:rPr>
          <w:vertAlign w:val="superscript"/>
          <w:lang w:val="en-US"/>
        </w:rPr>
        <w:t>2</w:t>
      </w:r>
      <w:r w:rsidRPr="33E831C5">
        <w:rPr>
          <w:lang w:val="en-US"/>
        </w:rPr>
        <w:t xml:space="preserve"> = 16, </w:t>
      </w:r>
      <w:r w:rsidR="00874F66">
        <w:rPr>
          <w:lang w:val="en-US"/>
        </w:rPr>
        <w:t>p</w:t>
      </w:r>
      <w:r w:rsidRPr="33E831C5">
        <w:rPr>
          <w:lang w:val="en-US"/>
        </w:rPr>
        <w:t xml:space="preserve"> = 0.002; </w:t>
      </w:r>
      <w:r>
        <w:t xml:space="preserve">Figure </w:t>
      </w:r>
      <w:r w:rsidR="003632BD">
        <w:t>3</w:t>
      </w:r>
      <w:r>
        <w:t xml:space="preserve">A). KMO mRNA expression was also statistically significantly raised in inflamed samples compared to healthy samples, with median latencies in healthy and inflamed being 1.455 and 10.925 respectively; </w:t>
      </w:r>
      <w:r w:rsidR="2D7CD4D1">
        <w:t>7 times</w:t>
      </w:r>
      <w:r>
        <w:t xml:space="preserve"> increase in inflamed samples compared to healthy controls (Mann–Whitney U = 152.0, healthy = 25 inflamed = 22, </w:t>
      </w:r>
      <w:r w:rsidR="00874F66">
        <w:t>p</w:t>
      </w:r>
      <w:r>
        <w:t xml:space="preserve"> = 0.009; Figure </w:t>
      </w:r>
      <w:r w:rsidR="003632BD">
        <w:t>3</w:t>
      </w:r>
      <w:r>
        <w:t xml:space="preserve">B). AADAT, the gene encoding KATII was found to have statistically significantly reduced mRNA expression in inflamed compared to healthy samples, median latencies in healthy and inflamed were 0.336 and 0.0242, roughly 13 times lower in inflamed samples compared to healthy controls (Mann–Whitney U = 15.0, healthy = 19 inflamed = 9, </w:t>
      </w:r>
      <w:r w:rsidR="00874F66">
        <w:t>p</w:t>
      </w:r>
      <w:r>
        <w:t xml:space="preserve"> &lt;0.001; Figure </w:t>
      </w:r>
      <w:r w:rsidR="173F3AE1">
        <w:t>2</w:t>
      </w:r>
      <w:r>
        <w:t xml:space="preserve">C).  KYNU (Figure </w:t>
      </w:r>
      <w:r w:rsidR="00BC69A7">
        <w:t>3</w:t>
      </w:r>
      <w:r>
        <w:t xml:space="preserve">D), HAAO (Figure </w:t>
      </w:r>
      <w:r w:rsidR="00BC69A7">
        <w:t>3</w:t>
      </w:r>
      <w:r>
        <w:t xml:space="preserve">E) and </w:t>
      </w:r>
      <w:bookmarkStart w:id="20" w:name="_Hlk92270654"/>
      <w:r>
        <w:t>ACMSD</w:t>
      </w:r>
      <w:bookmarkEnd w:id="20"/>
      <w:r>
        <w:t xml:space="preserve"> (Figure </w:t>
      </w:r>
      <w:r w:rsidR="00BC69A7">
        <w:t>3</w:t>
      </w:r>
      <w:r>
        <w:t xml:space="preserve">F) mRNA expression showed no difference in relative expression between inflamed and healthy samples when assessed via a Mann-Whitney test. QPRT showed increased MRNA expression in inflamed samples compared to healthy samples, with median latencies in healthy and inflamed being 1.528 and 7.353 respectively; a nearly 5 times increase in inflamed samples compared to healthy controls (Mann–Whitney U = 182.0, healthy = 28 inflamed = 24, P = 0.005; Figure </w:t>
      </w:r>
      <w:r w:rsidR="00BC69A7">
        <w:t>3</w:t>
      </w:r>
      <w:r>
        <w:t>G).</w:t>
      </w:r>
    </w:p>
    <w:bookmarkEnd w:id="18"/>
    <w:p w14:paraId="18714C2F" w14:textId="766B5DA3" w:rsidR="00400127" w:rsidRPr="00BA7D65" w:rsidRDefault="00400127" w:rsidP="00BB1711">
      <w:pPr>
        <w:pStyle w:val="Heading2"/>
        <w:spacing w:before="100" w:after="100"/>
      </w:pPr>
      <w:r w:rsidRPr="00BA7D65">
        <w:t>Immunofluorescence of dental pulp tissue</w:t>
      </w:r>
    </w:p>
    <w:p w14:paraId="4D846B69" w14:textId="4655046B" w:rsidR="00400127" w:rsidRDefault="200954EB" w:rsidP="00BB1711">
      <w:r>
        <w:t xml:space="preserve">Primary antibodies to IDO, KYN, CD68, NFH and vWF were used alongside DAPI. Figure </w:t>
      </w:r>
      <w:r w:rsidR="00BC69A7">
        <w:t>4</w:t>
      </w:r>
      <w:r>
        <w:t xml:space="preserve"> compares IDO, KYN and vWF at 10x magnification and demonstrates an increase in KYN and IDO in inflamed tissue compared with healthy controls. Figure </w:t>
      </w:r>
      <w:r w:rsidR="00BC69A7">
        <w:t>4</w:t>
      </w:r>
      <w:r>
        <w:t xml:space="preserve">A demonstrates lines that stained heavily for both KYN and IDO, but which did not merge with vWF, implying the source was not vascular in origin. Figure </w:t>
      </w:r>
      <w:r w:rsidR="00BC69A7">
        <w:t>4</w:t>
      </w:r>
      <w:r>
        <w:t xml:space="preserve">B compares IDO, KYN and NFH at 20x magnification, again demonstrating increases in KYN and IDO throughout the tissue, but with intensive spots merging with staining for NFH implying an association between them. Figure </w:t>
      </w:r>
      <w:r w:rsidR="00BC69A7">
        <w:t>4</w:t>
      </w:r>
      <w:r>
        <w:t>C compares IDO, CD68 and NFH at 20x magnification. They exhibit widespread increases in both macrophages and IDO in inflamed tissue compared to healthy tissue, but again strong merging of signals can be identified between IDO and NFH distinct from the presence of macrophages.</w:t>
      </w:r>
    </w:p>
    <w:p w14:paraId="6C1967CB" w14:textId="3584E823" w:rsidR="00400127" w:rsidRDefault="00400127" w:rsidP="00BB1711">
      <w:pPr>
        <w:pStyle w:val="Heading2"/>
        <w:spacing w:before="100" w:after="100"/>
      </w:pPr>
      <w:r>
        <w:t>Validation of ‘Odontoblast like cells’</w:t>
      </w:r>
    </w:p>
    <w:p w14:paraId="25AFCFFB" w14:textId="3E8F4457" w:rsidR="00400127" w:rsidRDefault="00523B56" w:rsidP="00BB1711">
      <w:pPr>
        <w:rPr>
          <w:b/>
          <w:bCs/>
          <w:noProof/>
          <w:sz w:val="32"/>
          <w:szCs w:val="32"/>
        </w:rPr>
      </w:pPr>
      <w:r>
        <w:t xml:space="preserve">Once OLCs were differentiated validation of the OLCs was performed via staining with von Kossa and Alizarin red, protein quantification of DSPP and mRNA expression of DSPP and </w:t>
      </w:r>
      <w:r w:rsidR="00BF6114">
        <w:t>DMP-1</w:t>
      </w:r>
      <w:r>
        <w:t xml:space="preserve">.  </w:t>
      </w:r>
      <w:r w:rsidR="200954EB">
        <w:t xml:space="preserve">Staining of OLCs with von Kossa or Alizarin Red showed more intense results in differentiated samples and appeared to be strongest at four weeks (Figure </w:t>
      </w:r>
      <w:r w:rsidR="00BC69A7">
        <w:t>5</w:t>
      </w:r>
      <w:r w:rsidR="200954EB">
        <w:t xml:space="preserve">A). This was verified by extraction and quantification of Alizarin Red staining which found that differentiation media at 4 weeks was significantly higher than controls at the same time point (Figure </w:t>
      </w:r>
      <w:r w:rsidR="00BC69A7">
        <w:t>5</w:t>
      </w:r>
      <w:r w:rsidR="200954EB">
        <w:t xml:space="preserve">B). </w:t>
      </w:r>
      <w:r w:rsidR="200954EB" w:rsidRPr="341801EF">
        <w:rPr>
          <w:noProof/>
        </w:rPr>
        <w:t xml:space="preserve">Protein quantification of DSPP performed via western blot (Figure </w:t>
      </w:r>
      <w:r w:rsidR="00BC69A7">
        <w:rPr>
          <w:noProof/>
        </w:rPr>
        <w:t>5</w:t>
      </w:r>
      <w:r w:rsidR="200954EB" w:rsidRPr="341801EF">
        <w:rPr>
          <w:noProof/>
        </w:rPr>
        <w:t xml:space="preserve">C) showed that differentiation media had significantly raised levels of DSPP at four weeks compared to control media at the same time point (Figure </w:t>
      </w:r>
      <w:r w:rsidR="00BC69A7">
        <w:rPr>
          <w:noProof/>
        </w:rPr>
        <w:t>5</w:t>
      </w:r>
      <w:r w:rsidR="200954EB" w:rsidRPr="341801EF">
        <w:rPr>
          <w:noProof/>
        </w:rPr>
        <w:t xml:space="preserve">D). </w:t>
      </w:r>
      <w:r w:rsidR="200954EB">
        <w:t xml:space="preserve">RT-qPCR of OLCs which had undergone differentiation for 1-4 weeks found expression of DMP-1 was significantly raised at 3 and 4 weeks compared to control (Figure </w:t>
      </w:r>
      <w:r w:rsidR="00BC69A7">
        <w:t>5</w:t>
      </w:r>
      <w:r w:rsidR="200954EB">
        <w:t xml:space="preserve">E) and expression of DSPP was raised at week three compared to control (Figure </w:t>
      </w:r>
      <w:r w:rsidR="00BC69A7">
        <w:t>5</w:t>
      </w:r>
      <w:r w:rsidR="200954EB">
        <w:t>F).</w:t>
      </w:r>
    </w:p>
    <w:p w14:paraId="6D873A15" w14:textId="77777777" w:rsidR="00FD604E" w:rsidRDefault="00FD604E" w:rsidP="0035423B">
      <w:r>
        <w:br w:type="page"/>
      </w:r>
    </w:p>
    <w:p w14:paraId="77CC1C68" w14:textId="77777777" w:rsidR="00FD604E" w:rsidRDefault="00FD604E" w:rsidP="0035423B">
      <w:pPr>
        <w:rPr>
          <w:noProof/>
        </w:rPr>
        <w:sectPr w:rsidR="00FD604E" w:rsidSect="004D1AFF">
          <w:pgSz w:w="11906" w:h="16838"/>
          <w:pgMar w:top="1440" w:right="1440" w:bottom="1440" w:left="1440" w:header="708" w:footer="708" w:gutter="0"/>
          <w:pgNumType w:start="1" w:chapStyle="1"/>
          <w:cols w:space="708"/>
          <w:docGrid w:linePitch="360"/>
        </w:sectPr>
      </w:pPr>
    </w:p>
    <w:p w14:paraId="6C6AA775" w14:textId="77777777" w:rsidR="00FD604E" w:rsidRDefault="00FD604E" w:rsidP="0035423B">
      <w:pPr>
        <w:rPr>
          <w:noProof/>
        </w:rPr>
      </w:pPr>
      <w:r>
        <w:rPr>
          <w:noProof/>
        </w:rPr>
        <w:lastRenderedPageBreak/>
        <w:drawing>
          <wp:inline distT="0" distB="0" distL="0" distR="0" wp14:anchorId="726A5F78" wp14:editId="3D4ACB39">
            <wp:extent cx="9753600" cy="476970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2027" t="4587" r="2608" b="28625"/>
                    <a:stretch/>
                  </pic:blipFill>
                  <pic:spPr bwMode="auto">
                    <a:xfrm>
                      <a:off x="0" y="0"/>
                      <a:ext cx="9757651" cy="4771689"/>
                    </a:xfrm>
                    <a:prstGeom prst="rect">
                      <a:avLst/>
                    </a:prstGeom>
                    <a:ln>
                      <a:noFill/>
                    </a:ln>
                    <a:extLst>
                      <a:ext uri="{53640926-AAD7-44D8-BBD7-CCE9431645EC}">
                        <a14:shadowObscured xmlns:a14="http://schemas.microsoft.com/office/drawing/2010/main"/>
                      </a:ext>
                    </a:extLst>
                  </pic:spPr>
                </pic:pic>
              </a:graphicData>
            </a:graphic>
          </wp:inline>
        </w:drawing>
      </w:r>
    </w:p>
    <w:p w14:paraId="52A72013" w14:textId="681362AD" w:rsidR="00FD604E" w:rsidRPr="00637098" w:rsidRDefault="0082643A" w:rsidP="00637098">
      <w:pPr>
        <w:pStyle w:val="Figure"/>
      </w:pPr>
      <w:r w:rsidRPr="00637098">
        <w:t xml:space="preserve">Figure </w:t>
      </w:r>
      <w:r w:rsidR="00BC69A7">
        <w:t>3</w:t>
      </w:r>
      <w:r w:rsidRPr="00637098">
        <w:t xml:space="preserve"> </w:t>
      </w:r>
      <w:r w:rsidR="00BF6114">
        <w:t>KP</w:t>
      </w:r>
      <w:r w:rsidR="00FD604E" w:rsidRPr="00637098">
        <w:t xml:space="preserve"> enzyme mRNA expression in pulp samples</w:t>
      </w:r>
    </w:p>
    <w:p w14:paraId="70865A62" w14:textId="60A69436" w:rsidR="00FD604E" w:rsidRDefault="00FD604E" w:rsidP="00400127">
      <w:pPr>
        <w:pStyle w:val="NoSpacing"/>
        <w:spacing w:beforeAutospacing="0"/>
        <w:rPr>
          <w:b/>
          <w:sz w:val="32"/>
          <w:szCs w:val="32"/>
        </w:rPr>
      </w:pPr>
      <w:r>
        <w:t xml:space="preserve">Inflamed and healthy pulp mRNA </w:t>
      </w:r>
      <w:r w:rsidR="003B4A73">
        <w:t>r</w:t>
      </w:r>
      <w:r>
        <w:t xml:space="preserve">elative expression calculated using </w:t>
      </w:r>
      <w:bookmarkStart w:id="21" w:name="_Hlk100425464"/>
      <w:r>
        <w:t>geoNorm with GAPDH and ACTB as reference genes</w:t>
      </w:r>
      <w:bookmarkEnd w:id="21"/>
      <w:r>
        <w:t xml:space="preserve">. </w:t>
      </w:r>
      <w:r w:rsidRPr="00070677">
        <w:rPr>
          <w:b/>
        </w:rPr>
        <w:t xml:space="preserve">A. </w:t>
      </w:r>
      <w:r w:rsidRPr="00966A31">
        <w:t>IDO</w:t>
      </w:r>
      <w:r>
        <w:t xml:space="preserve"> m</w:t>
      </w:r>
      <w:r w:rsidRPr="008B0004">
        <w:t xml:space="preserve">edian latencies in </w:t>
      </w:r>
      <w:r>
        <w:t>healthy and inflamed were 1.017</w:t>
      </w:r>
      <w:r w:rsidRPr="008B0004">
        <w:t xml:space="preserve"> and </w:t>
      </w:r>
      <w:r>
        <w:t>5.377</w:t>
      </w:r>
      <w:r w:rsidRPr="008B0004">
        <w:t xml:space="preserve">; the distributions in the two groups differed significantly (Mann–Whitney U = </w:t>
      </w:r>
      <w:r>
        <w:t>54.0</w:t>
      </w:r>
      <w:r w:rsidRPr="008B0004">
        <w:t>,</w:t>
      </w:r>
      <w:r>
        <w:t xml:space="preserve"> healthy</w:t>
      </w:r>
      <w:r w:rsidRPr="008B0004">
        <w:t xml:space="preserve"> =</w:t>
      </w:r>
      <w:r>
        <w:t xml:space="preserve"> 18</w:t>
      </w:r>
      <w:r w:rsidRPr="008B0004">
        <w:t xml:space="preserve"> </w:t>
      </w:r>
      <w:r>
        <w:t>inflamed</w:t>
      </w:r>
      <w:r w:rsidRPr="008B0004">
        <w:t xml:space="preserve"> = </w:t>
      </w:r>
      <w:r>
        <w:t>16</w:t>
      </w:r>
      <w:r w:rsidRPr="008B0004">
        <w:t xml:space="preserve">, </w:t>
      </w:r>
      <w:r w:rsidR="00400D47">
        <w:t>p</w:t>
      </w:r>
      <w:r w:rsidRPr="008B0004">
        <w:t xml:space="preserve"> </w:t>
      </w:r>
      <w:r>
        <w:t>=</w:t>
      </w:r>
      <w:r w:rsidRPr="008B0004">
        <w:t xml:space="preserve"> 0.0</w:t>
      </w:r>
      <w:r>
        <w:t xml:space="preserve">02**). </w:t>
      </w:r>
      <w:r w:rsidRPr="00070677">
        <w:rPr>
          <w:b/>
        </w:rPr>
        <w:t>B.</w:t>
      </w:r>
      <w:r>
        <w:t xml:space="preserve"> KMO m</w:t>
      </w:r>
      <w:r w:rsidRPr="00070677">
        <w:t xml:space="preserve">edian latencies in healthy and inflamed were 1.455 and 10.925; the distributions in the two groups differed significantly (Mann–Whitney U = 152.0, healthy = 25 inflamed = 22, </w:t>
      </w:r>
      <w:r w:rsidR="00400D47">
        <w:t>p</w:t>
      </w:r>
      <w:r w:rsidRPr="00070677">
        <w:t xml:space="preserve"> = 0.009**</w:t>
      </w:r>
      <w:r>
        <w:t xml:space="preserve">. </w:t>
      </w:r>
      <w:r w:rsidRPr="00070677">
        <w:rPr>
          <w:b/>
        </w:rPr>
        <w:t>C.</w:t>
      </w:r>
      <w:r>
        <w:t xml:space="preserve"> AADAT m</w:t>
      </w:r>
      <w:r w:rsidRPr="00070677">
        <w:t xml:space="preserve">edian latencies in healthy and inflamed were 0.336 and 0.0242; the distributions in the two groups differed significantly (Mann–Whitney U = 15.0, healthy = 19 inflamed = 9, </w:t>
      </w:r>
      <w:r w:rsidR="00400D47">
        <w:t>p</w:t>
      </w:r>
      <w:r w:rsidRPr="00070677">
        <w:t xml:space="preserve"> &lt;0.001***</w:t>
      </w:r>
      <w:r>
        <w:t xml:space="preserve">. </w:t>
      </w:r>
      <w:r w:rsidRPr="00070677">
        <w:rPr>
          <w:b/>
        </w:rPr>
        <w:t>D.</w:t>
      </w:r>
      <w:r>
        <w:t xml:space="preserve"> KYNU m</w:t>
      </w:r>
      <w:r w:rsidRPr="00070677">
        <w:t xml:space="preserve">edian latencies in healthy and inflamed were 0.431 and 0.141; the distributions in the two groups differed significantly (Mann–Whitney U = 64.0, healthy = 17 inflamed = 10, </w:t>
      </w:r>
      <w:r w:rsidR="00400D47">
        <w:t>p</w:t>
      </w:r>
      <w:r w:rsidRPr="00070677">
        <w:t xml:space="preserve"> =0.303</w:t>
      </w:r>
      <w:r>
        <w:t xml:space="preserve">. </w:t>
      </w:r>
      <w:r w:rsidRPr="00070677">
        <w:rPr>
          <w:b/>
        </w:rPr>
        <w:t>E.</w:t>
      </w:r>
      <w:r>
        <w:t xml:space="preserve"> HAAO m</w:t>
      </w:r>
      <w:r w:rsidRPr="00070677">
        <w:t xml:space="preserve">edian latencies in healthy and inflamed were 0.405 and 0.128; the distributions in the two groups differed significantly (Mann–Whitney U = 74.0, healthy = 20 inflamed = 12, </w:t>
      </w:r>
      <w:r w:rsidR="00400D47">
        <w:t>p</w:t>
      </w:r>
      <w:r w:rsidRPr="00070677">
        <w:t xml:space="preserve"> =0.077</w:t>
      </w:r>
      <w:r>
        <w:t xml:space="preserve">. </w:t>
      </w:r>
      <w:r w:rsidRPr="00070677">
        <w:rPr>
          <w:b/>
        </w:rPr>
        <w:t>F.</w:t>
      </w:r>
      <w:r>
        <w:t xml:space="preserve"> ACMSD m</w:t>
      </w:r>
      <w:r w:rsidRPr="00070677">
        <w:t xml:space="preserve">edian latencies in healthy and inflamed were 0.980 and 0.765; the distributions in the two groups differed significantly (Mann–Whitney U = 43.0, healthy = 8 inflamed = 11, </w:t>
      </w:r>
      <w:r w:rsidR="00400D47">
        <w:t>p</w:t>
      </w:r>
      <w:r w:rsidRPr="00070677">
        <w:t xml:space="preserve"> =0.967</w:t>
      </w:r>
      <w:r>
        <w:t xml:space="preserve">. </w:t>
      </w:r>
      <w:r w:rsidRPr="00070677">
        <w:rPr>
          <w:b/>
        </w:rPr>
        <w:t>G.</w:t>
      </w:r>
      <w:r>
        <w:t xml:space="preserve"> QPRT </w:t>
      </w:r>
      <w:r w:rsidRPr="00070677">
        <w:t xml:space="preserve">Median latencies in healthy and inflamed were 1.528 and 7.353; the distributions in the two groups differed significantly (Mann–Whitney U = 182.0, healthy = 28 inflamed = 24, </w:t>
      </w:r>
      <w:r w:rsidR="00400D47">
        <w:t>p</w:t>
      </w:r>
      <w:r w:rsidRPr="00070677">
        <w:t xml:space="preserve"> = 0.005**</w:t>
      </w:r>
      <w:r>
        <w:t>.</w:t>
      </w:r>
      <w:r>
        <w:br w:type="page"/>
      </w:r>
    </w:p>
    <w:p w14:paraId="6D464780" w14:textId="77777777" w:rsidR="00FD604E" w:rsidRDefault="00FD604E" w:rsidP="00BA7D65">
      <w:pPr>
        <w:pStyle w:val="Heading3"/>
        <w:sectPr w:rsidR="00FD604E" w:rsidSect="004D1AFF">
          <w:pgSz w:w="16838" w:h="11906" w:orient="landscape"/>
          <w:pgMar w:top="720" w:right="720" w:bottom="720" w:left="720" w:header="706" w:footer="706" w:gutter="0"/>
          <w:pgNumType w:start="1" w:chapStyle="1"/>
          <w:cols w:space="708"/>
          <w:docGrid w:linePitch="360"/>
        </w:sectPr>
      </w:pPr>
    </w:p>
    <w:p w14:paraId="70A3293F" w14:textId="236EC938" w:rsidR="00D628F6" w:rsidRDefault="005400A2" w:rsidP="00F6126B">
      <w:pPr>
        <w:jc w:val="center"/>
      </w:pPr>
      <w:r>
        <w:rPr>
          <w:noProof/>
        </w:rPr>
        <w:lastRenderedPageBreak/>
        <mc:AlternateContent>
          <mc:Choice Requires="wps">
            <w:drawing>
              <wp:anchor distT="45720" distB="45720" distL="114300" distR="114300" simplePos="0" relativeHeight="251663360" behindDoc="0" locked="0" layoutInCell="1" allowOverlap="1" wp14:anchorId="6C2A1D31" wp14:editId="4E754B74">
                <wp:simplePos x="0" y="0"/>
                <wp:positionH relativeFrom="column">
                  <wp:posOffset>190500</wp:posOffset>
                </wp:positionH>
                <wp:positionV relativeFrom="paragraph">
                  <wp:posOffset>4357370</wp:posOffset>
                </wp:positionV>
                <wp:extent cx="488950" cy="469900"/>
                <wp:effectExtent l="0" t="0" r="0"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69900"/>
                        </a:xfrm>
                        <a:prstGeom prst="rect">
                          <a:avLst/>
                        </a:prstGeom>
                        <a:noFill/>
                        <a:ln w="9525">
                          <a:noFill/>
                          <a:miter lim="800000"/>
                          <a:headEnd/>
                          <a:tailEnd/>
                        </a:ln>
                      </wps:spPr>
                      <wps:txbx>
                        <w:txbxContent>
                          <w:p w14:paraId="5D952304" w14:textId="1A46F6C5" w:rsidR="005400A2" w:rsidRPr="005400A2" w:rsidRDefault="005400A2" w:rsidP="005400A2">
                            <w:pP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pPr>
                            <w: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2A1D31" id="_x0000_t202" coordsize="21600,21600" o:spt="202" path="m,l,21600r21600,l21600,xe">
                <v:stroke joinstyle="miter"/>
                <v:path gradientshapeok="t" o:connecttype="rect"/>
              </v:shapetype>
              <v:shape id="Text Box 2" o:spid="_x0000_s1026" type="#_x0000_t202" style="position:absolute;left:0;text-align:left;margin-left:15pt;margin-top:343.1pt;width:38.5pt;height:37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" filled="f" stroked="f">
                <v:textbox>
                  <w:txbxContent>
                    <w:p w14:paraId="5D952304" w14:textId="1A46F6C5" w:rsidR="005400A2" w:rsidRPr="005400A2" w:rsidRDefault="005400A2" w:rsidP="005400A2">
                      <w:pP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pPr>
                      <w: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t>C</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652B7D66" wp14:editId="4F59B9C0">
                <wp:simplePos x="0" y="0"/>
                <wp:positionH relativeFrom="column">
                  <wp:posOffset>260350</wp:posOffset>
                </wp:positionH>
                <wp:positionV relativeFrom="paragraph">
                  <wp:posOffset>31750</wp:posOffset>
                </wp:positionV>
                <wp:extent cx="488950" cy="46990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69900"/>
                        </a:xfrm>
                        <a:prstGeom prst="rect">
                          <a:avLst/>
                        </a:prstGeom>
                        <a:noFill/>
                        <a:ln w="9525">
                          <a:noFill/>
                          <a:miter lim="800000"/>
                          <a:headEnd/>
                          <a:tailEnd/>
                        </a:ln>
                      </wps:spPr>
                      <wps:txbx>
                        <w:txbxContent>
                          <w:p w14:paraId="7765928F" w14:textId="05916817" w:rsidR="005400A2" w:rsidRPr="005400A2" w:rsidRDefault="005400A2">
                            <w:pPr>
                              <w:rPr>
                                <w:b/>
                                <w:color w:val="FFFFFF" w:themeColor="background1"/>
                                <w:sz w:val="48"/>
                                <w:szCs w:val="48"/>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pPr>
                            <w:r w:rsidRPr="005400A2">
                              <w:rPr>
                                <w:b/>
                                <w:color w:val="FFFFFF" w:themeColor="background1"/>
                                <w:sz w:val="48"/>
                                <w:szCs w:val="48"/>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2B7D66" id="_x0000_s1027" type="#_x0000_t202" style="position:absolute;left:0;text-align:left;margin-left:20.5pt;margin-top:2.5pt;width:38.5pt;height:37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" filled="f" stroked="f">
                <v:textbox>
                  <w:txbxContent>
                    <w:p w14:paraId="7765928F" w14:textId="05916817" w:rsidR="005400A2" w:rsidRPr="005400A2" w:rsidRDefault="005400A2">
                      <w:pPr>
                        <w:rPr>
                          <w:b/>
                          <w:color w:val="FFFFFF" w:themeColor="background1"/>
                          <w:sz w:val="48"/>
                          <w:szCs w:val="48"/>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pPr>
                      <w:r w:rsidRPr="005400A2">
                        <w:rPr>
                          <w:b/>
                          <w:color w:val="FFFFFF" w:themeColor="background1"/>
                          <w:sz w:val="48"/>
                          <w:szCs w:val="48"/>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t>A</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4700F01D" wp14:editId="44825C5A">
                <wp:simplePos x="0" y="0"/>
                <wp:positionH relativeFrom="column">
                  <wp:posOffset>215900</wp:posOffset>
                </wp:positionH>
                <wp:positionV relativeFrom="paragraph">
                  <wp:posOffset>2179320</wp:posOffset>
                </wp:positionV>
                <wp:extent cx="488950" cy="469900"/>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69900"/>
                        </a:xfrm>
                        <a:prstGeom prst="rect">
                          <a:avLst/>
                        </a:prstGeom>
                        <a:noFill/>
                        <a:ln w="9525">
                          <a:noFill/>
                          <a:miter lim="800000"/>
                          <a:headEnd/>
                          <a:tailEnd/>
                        </a:ln>
                      </wps:spPr>
                      <wps:txbx>
                        <w:txbxContent>
                          <w:p w14:paraId="06F5B6B9" w14:textId="036D3916" w:rsidR="005400A2" w:rsidRPr="005400A2" w:rsidRDefault="005400A2" w:rsidP="005400A2">
                            <w:pP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pPr>
                            <w: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F01D" id="_x0000_s1028" type="#_x0000_t202" style="position:absolute;left:0;text-align:left;margin-left:17pt;margin-top:171.6pt;width:38.5pt;height:37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" filled="f" stroked="f">
                <v:textbox>
                  <w:txbxContent>
                    <w:p w14:paraId="06F5B6B9" w14:textId="036D3916" w:rsidR="005400A2" w:rsidRPr="005400A2" w:rsidRDefault="005400A2" w:rsidP="005400A2">
                      <w:pP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pPr>
                      <w:r>
                        <w:rPr>
                          <w:b/>
                          <w:color w:val="FFFFFF" w:themeColor="background1"/>
                          <w:sz w:val="48"/>
                          <w:szCs w:val="48"/>
                          <w:lang w:val="en-US"/>
                          <w14:textOutline w14:w="12700" w14:cap="flat" w14:cmpd="sng" w14:algn="ctr">
                            <w14:solidFill>
                              <w14:schemeClr w14:val="accent4"/>
                            </w14:solidFill>
                            <w14:prstDash w14:val="solid"/>
                            <w14:round/>
                          </w14:textOutline>
                          <w14:textFill>
                            <w14:gradFill>
                              <w14:gsLst>
                                <w14:gs w14:pos="0">
                                  <w14:schemeClr w14:val="accent4"/>
                                </w14:gs>
                                <w14:gs w14:pos="4000">
                                  <w14:schemeClr w14:val="accent4">
                                    <w14:lumMod w14:val="60000"/>
                                    <w14:lumOff w14:val="40000"/>
                                  </w14:schemeClr>
                                </w14:gs>
                                <w14:gs w14:pos="87000">
                                  <w14:schemeClr w14:val="accent4">
                                    <w14:lumMod w14:val="20000"/>
                                    <w14:lumOff w14:val="80000"/>
                                  </w14:schemeClr>
                                </w14:gs>
                              </w14:gsLst>
                              <w14:lin w14:ang="5400000" w14:scaled="0"/>
                            </w14:gradFill>
                          </w14:textFill>
                        </w:rPr>
                        <w:t>B</w:t>
                      </w:r>
                    </w:p>
                  </w:txbxContent>
                </v:textbox>
              </v:shape>
            </w:pict>
          </mc:Fallback>
        </mc:AlternateContent>
      </w:r>
      <w:r w:rsidR="007F53F3">
        <w:rPr>
          <w:noProof/>
        </w:rPr>
        <w:drawing>
          <wp:inline distT="0" distB="0" distL="0" distR="0" wp14:anchorId="4B9B7DC6" wp14:editId="32941675">
            <wp:extent cx="6398860" cy="2157076"/>
            <wp:effectExtent l="0" t="0" r="2540" b="0"/>
            <wp:docPr id="1" name="Picture 1" descr="Background patter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pic:cNvPicPr preferRelativeResize="0"/>
                  </pic:nvPicPr>
                  <pic:blipFill rotWithShape="1">
                    <a:blip r:embed="rId12" cstate="print">
                      <a:extLst>
                        <a:ext uri="{28A0092B-C50C-407E-A947-70E740481C1C}">
                          <a14:useLocalDpi xmlns:a14="http://schemas.microsoft.com/office/drawing/2010/main" val="0"/>
                        </a:ext>
                      </a:extLst>
                    </a:blip>
                    <a:srcRect l="147" t="3656" r="3510" b="35631"/>
                    <a:stretch/>
                  </pic:blipFill>
                  <pic:spPr bwMode="auto">
                    <a:xfrm>
                      <a:off x="0" y="0"/>
                      <a:ext cx="6400801" cy="2157730"/>
                    </a:xfrm>
                    <a:prstGeom prst="rect">
                      <a:avLst/>
                    </a:prstGeom>
                    <a:ln>
                      <a:noFill/>
                    </a:ln>
                    <a:extLst>
                      <a:ext uri="{53640926-AAD7-44D8-BBD7-CCE9431645EC}">
                        <a14:shadowObscured xmlns:a14="http://schemas.microsoft.com/office/drawing/2010/main"/>
                      </a:ext>
                    </a:extLst>
                  </pic:spPr>
                </pic:pic>
              </a:graphicData>
            </a:graphic>
          </wp:inline>
        </w:drawing>
      </w:r>
      <w:r w:rsidR="00D628F6">
        <w:rPr>
          <w:noProof/>
        </w:rPr>
        <w:drawing>
          <wp:inline distT="0" distB="0" distL="0" distR="0" wp14:anchorId="3315201F" wp14:editId="4C7E1283">
            <wp:extent cx="6452925" cy="2159635"/>
            <wp:effectExtent l="0" t="0" r="5080" b="0"/>
            <wp:docPr id="17" name="Picture 17" descr="Background patter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descr="Background pattern&#10;&#10;Description automatically generated"/>
                    <pic:cNvPicPr preferRelativeResize="0"/>
                  </pic:nvPicPr>
                  <pic:blipFill rotWithShape="1">
                    <a:blip r:embed="rId13" cstate="print">
                      <a:extLst>
                        <a:ext uri="{28A0092B-C50C-407E-A947-70E740481C1C}">
                          <a14:useLocalDpi xmlns:a14="http://schemas.microsoft.com/office/drawing/2010/main" val="0"/>
                        </a:ext>
                      </a:extLst>
                    </a:blip>
                    <a:srcRect t="3988" r="3579" b="34855"/>
                    <a:stretch/>
                  </pic:blipFill>
                  <pic:spPr bwMode="auto">
                    <a:xfrm>
                      <a:off x="0" y="0"/>
                      <a:ext cx="6454016" cy="2160000"/>
                    </a:xfrm>
                    <a:prstGeom prst="rect">
                      <a:avLst/>
                    </a:prstGeom>
                    <a:ln>
                      <a:noFill/>
                    </a:ln>
                    <a:extLst>
                      <a:ext uri="{53640926-AAD7-44D8-BBD7-CCE9431645EC}">
                        <a14:shadowObscured xmlns:a14="http://schemas.microsoft.com/office/drawing/2010/main"/>
                      </a:ext>
                    </a:extLst>
                  </pic:spPr>
                </pic:pic>
              </a:graphicData>
            </a:graphic>
          </wp:inline>
        </w:drawing>
      </w:r>
      <w:r w:rsidR="00D628F6">
        <w:rPr>
          <w:noProof/>
        </w:rPr>
        <w:drawing>
          <wp:inline distT="0" distB="0" distL="0" distR="0" wp14:anchorId="1B990FD9" wp14:editId="30245FC0">
            <wp:extent cx="6466702" cy="2157600"/>
            <wp:effectExtent l="0" t="0" r="0" b="0"/>
            <wp:docPr id="6" name="Picture 6" descr="Background patter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Background pattern&#10;&#10;Description automatically generated"/>
                    <pic:cNvPicPr preferRelativeResize="0"/>
                  </pic:nvPicPr>
                  <pic:blipFill rotWithShape="1">
                    <a:blip r:embed="rId14" cstate="print">
                      <a:extLst>
                        <a:ext uri="{28A0092B-C50C-407E-A947-70E740481C1C}">
                          <a14:useLocalDpi xmlns:a14="http://schemas.microsoft.com/office/drawing/2010/main" val="0"/>
                        </a:ext>
                      </a:extLst>
                    </a:blip>
                    <a:srcRect l="427" t="4321" r="3684" b="34854"/>
                    <a:stretch/>
                  </pic:blipFill>
                  <pic:spPr bwMode="auto">
                    <a:xfrm>
                      <a:off x="0" y="0"/>
                      <a:ext cx="6476181" cy="2160763"/>
                    </a:xfrm>
                    <a:prstGeom prst="rect">
                      <a:avLst/>
                    </a:prstGeom>
                    <a:ln>
                      <a:noFill/>
                    </a:ln>
                    <a:extLst>
                      <a:ext uri="{53640926-AAD7-44D8-BBD7-CCE9431645EC}">
                        <a14:shadowObscured xmlns:a14="http://schemas.microsoft.com/office/drawing/2010/main"/>
                      </a:ext>
                    </a:extLst>
                  </pic:spPr>
                </pic:pic>
              </a:graphicData>
            </a:graphic>
          </wp:inline>
        </w:drawing>
      </w:r>
    </w:p>
    <w:p w14:paraId="445D5684" w14:textId="5E894DBA" w:rsidR="00FD604E" w:rsidRDefault="0082643A" w:rsidP="00637098">
      <w:pPr>
        <w:pStyle w:val="Figure"/>
      </w:pPr>
      <w:r>
        <w:t xml:space="preserve">Figure </w:t>
      </w:r>
      <w:r w:rsidR="00BC69A7">
        <w:t>4</w:t>
      </w:r>
      <w:r>
        <w:t xml:space="preserve"> </w:t>
      </w:r>
      <w:r w:rsidR="00FD604E">
        <w:t xml:space="preserve">Immunostaining of </w:t>
      </w:r>
      <w:r w:rsidR="00D628F6">
        <w:t xml:space="preserve">healthy and </w:t>
      </w:r>
      <w:r w:rsidR="00400D47">
        <w:t>irreversible pulpitis</w:t>
      </w:r>
      <w:r w:rsidR="00FD604E">
        <w:t xml:space="preserve"> tissue </w:t>
      </w:r>
    </w:p>
    <w:p w14:paraId="4BCCF033" w14:textId="1F34B23A" w:rsidR="00FD604E" w:rsidRDefault="7D9715F9" w:rsidP="341801EF">
      <w:pPr>
        <w:pStyle w:val="NoSpacing"/>
        <w:spacing w:beforeAutospacing="0"/>
      </w:pPr>
      <w:bookmarkStart w:id="22" w:name="_Hlk98860180"/>
      <w:r>
        <w:t xml:space="preserve">Representative images of a section of inflamed and healthy control pulp tissue obtained at UTHSC San Antonio. </w:t>
      </w:r>
      <w:r w:rsidR="33E9B58A" w:rsidRPr="341801EF">
        <w:rPr>
          <w:b/>
          <w:bCs/>
        </w:rPr>
        <w:t>A.</w:t>
      </w:r>
      <w:r w:rsidR="33E9B58A">
        <w:t xml:space="preserve"> Immunostaining of DAPI (blue)</w:t>
      </w:r>
      <w:r>
        <w:t>, antibodies to IDO (green), vWF (red) to show blood vessels and KYN (magenta</w:t>
      </w:r>
      <w:r w:rsidR="33E9B58A">
        <w:t>) at 10x magnification</w:t>
      </w:r>
      <w:r>
        <w:t xml:space="preserve">. </w:t>
      </w:r>
      <w:r w:rsidR="33E9B58A" w:rsidRPr="341801EF">
        <w:rPr>
          <w:b/>
          <w:bCs/>
        </w:rPr>
        <w:t>B.</w:t>
      </w:r>
      <w:r w:rsidR="33E9B58A">
        <w:t xml:space="preserve"> Immunostaining of DAPI (blue) to show the cell nucleus, antibodies to IDO (green), NFH (red) to show nerve fibres and KYN (magenta) at 20x magnification.</w:t>
      </w:r>
      <w:r w:rsidR="0EE4B492">
        <w:t xml:space="preserve"> </w:t>
      </w:r>
      <w:r w:rsidR="0EE4B492" w:rsidRPr="005400A2">
        <w:rPr>
          <w:b/>
          <w:bCs/>
        </w:rPr>
        <w:t>C.</w:t>
      </w:r>
      <w:r w:rsidR="0EE4B492">
        <w:t xml:space="preserve"> Immunostaining DAPI (blue) to show the cell nucleus, antibodies to IDO (green), NFH (red) to show nerve fibres and CD68 (magenta) showing macrophages at 20x magnification. Composite panel shows a merged image for each staining</w:t>
      </w:r>
      <w:r w:rsidR="00422877">
        <w:t xml:space="preserve">. </w:t>
      </w:r>
      <w:r w:rsidR="0EE4B492">
        <w:t>Coronal orientation is to top of each slide and c</w:t>
      </w:r>
      <w:r>
        <w:t>omposite panel shows a merged image of all signals</w:t>
      </w:r>
      <w:bookmarkEnd w:id="22"/>
      <w:r w:rsidR="00422877">
        <w:t xml:space="preserve">. </w:t>
      </w:r>
    </w:p>
    <w:p w14:paraId="1027C419" w14:textId="77777777" w:rsidR="00FD604E" w:rsidRDefault="00FD604E" w:rsidP="0035423B"/>
    <w:p w14:paraId="609AB850" w14:textId="77777777" w:rsidR="00D36735" w:rsidRDefault="00D36735" w:rsidP="0035423B"/>
    <w:p w14:paraId="2A9DCEF9" w14:textId="54D8EFF2" w:rsidR="007F53F3" w:rsidRDefault="007F53F3" w:rsidP="00BA7D65">
      <w:pPr>
        <w:pStyle w:val="Heading3"/>
      </w:pPr>
    </w:p>
    <w:p w14:paraId="2179EA3D" w14:textId="77777777" w:rsidR="00F839D1" w:rsidRPr="00F839D1" w:rsidRDefault="00F839D1" w:rsidP="0035423B"/>
    <w:p w14:paraId="0319EE3E" w14:textId="77777777" w:rsidR="007F53F3" w:rsidRDefault="007F53F3" w:rsidP="00BA7D65">
      <w:pPr>
        <w:pStyle w:val="Heading3"/>
      </w:pPr>
    </w:p>
    <w:p w14:paraId="3C4A2374" w14:textId="77777777" w:rsidR="00BD5B2D" w:rsidRDefault="00BD5B2D" w:rsidP="00637098">
      <w:pPr>
        <w:pStyle w:val="Figure"/>
        <w:sectPr w:rsidR="00BD5B2D" w:rsidSect="00D628F6">
          <w:pgSz w:w="11906" w:h="16838"/>
          <w:pgMar w:top="720" w:right="720" w:bottom="720" w:left="720" w:header="708" w:footer="708" w:gutter="0"/>
          <w:cols w:space="708"/>
          <w:docGrid w:linePitch="360"/>
        </w:sectPr>
      </w:pPr>
    </w:p>
    <w:p w14:paraId="033EFB3A" w14:textId="77777777" w:rsidR="00BD5B2D" w:rsidRDefault="00E26509" w:rsidP="00C10D75">
      <w:pPr>
        <w:pStyle w:val="Figure"/>
        <w:jc w:val="center"/>
      </w:pPr>
      <w:r>
        <w:rPr>
          <w:noProof/>
        </w:rPr>
        <w:lastRenderedPageBreak/>
        <w:drawing>
          <wp:inline distT="0" distB="0" distL="0" distR="0" wp14:anchorId="0D49850C" wp14:editId="5881D2EF">
            <wp:extent cx="9001125" cy="49909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fferentiation image.tif"/>
                    <pic:cNvPicPr/>
                  </pic:nvPicPr>
                  <pic:blipFill rotWithShape="1">
                    <a:blip r:embed="rId15" cstate="print">
                      <a:extLst>
                        <a:ext uri="{28A0092B-C50C-407E-A947-70E740481C1C}">
                          <a14:useLocalDpi xmlns:a14="http://schemas.microsoft.com/office/drawing/2010/main" val="0"/>
                        </a:ext>
                      </a:extLst>
                    </a:blip>
                    <a:srcRect l="3769" t="5651" r="3745" b="6543"/>
                    <a:stretch/>
                  </pic:blipFill>
                  <pic:spPr bwMode="auto">
                    <a:xfrm>
                      <a:off x="0" y="0"/>
                      <a:ext cx="9017607" cy="5000054"/>
                    </a:xfrm>
                    <a:prstGeom prst="rect">
                      <a:avLst/>
                    </a:prstGeom>
                    <a:ln>
                      <a:noFill/>
                    </a:ln>
                    <a:extLst>
                      <a:ext uri="{53640926-AAD7-44D8-BBD7-CCE9431645EC}">
                        <a14:shadowObscured xmlns:a14="http://schemas.microsoft.com/office/drawing/2010/main"/>
                      </a:ext>
                    </a:extLst>
                  </pic:spPr>
                </pic:pic>
              </a:graphicData>
            </a:graphic>
          </wp:inline>
        </w:drawing>
      </w:r>
    </w:p>
    <w:p w14:paraId="22388AA2" w14:textId="136B0520" w:rsidR="004D1AFF" w:rsidRPr="00D13C3D" w:rsidRDefault="005E5A77" w:rsidP="00162944">
      <w:pPr>
        <w:pStyle w:val="Table"/>
        <w:numPr>
          <w:ilvl w:val="0"/>
          <w:numId w:val="0"/>
        </w:numPr>
      </w:pPr>
      <w:r>
        <w:t xml:space="preserve">Figure </w:t>
      </w:r>
      <w:r w:rsidR="00BC69A7">
        <w:t>5</w:t>
      </w:r>
      <w:r>
        <w:t xml:space="preserve"> ‘</w:t>
      </w:r>
      <w:r w:rsidR="00BD5B2D">
        <w:t>Odontoblast like cell’ validation</w:t>
      </w:r>
      <w:r w:rsidR="004D1AFF" w:rsidRPr="00D13C3D">
        <w:t xml:space="preserve"> </w:t>
      </w:r>
    </w:p>
    <w:p w14:paraId="6E2B22EC" w14:textId="31F639BA" w:rsidR="00C42B90" w:rsidRDefault="004D1AFF" w:rsidP="00400127">
      <w:pPr>
        <w:pStyle w:val="NoSpacing"/>
        <w:spacing w:beforeAutospacing="0"/>
        <w:sectPr w:rsidR="00C42B90" w:rsidSect="00C42B90">
          <w:pgSz w:w="16838" w:h="11906" w:orient="landscape"/>
          <w:pgMar w:top="238" w:right="238" w:bottom="249" w:left="249" w:header="709" w:footer="709" w:gutter="0"/>
          <w:cols w:space="708"/>
          <w:docGrid w:linePitch="360"/>
        </w:sectPr>
      </w:pPr>
      <w:r w:rsidRPr="000B0CBC">
        <w:rPr>
          <w:b/>
          <w:bCs/>
        </w:rPr>
        <w:t>A</w:t>
      </w:r>
      <w:r>
        <w:rPr>
          <w:b/>
          <w:bCs/>
        </w:rPr>
        <w:t>.</w:t>
      </w:r>
      <w:r w:rsidRPr="000B0CBC">
        <w:t xml:space="preserve"> Representative </w:t>
      </w:r>
      <w:r>
        <w:t>images</w:t>
      </w:r>
      <w:r w:rsidRPr="000B0CBC">
        <w:t xml:space="preserve"> of three-week and four-week </w:t>
      </w:r>
      <w:r>
        <w:t>DPSCs</w:t>
      </w:r>
      <w:r w:rsidRPr="000B0CBC">
        <w:t xml:space="preserve"> cultured</w:t>
      </w:r>
      <w:r>
        <w:t xml:space="preserve"> in</w:t>
      </w:r>
      <w:r w:rsidRPr="000B0CBC">
        <w:t xml:space="preserve"> </w:t>
      </w:r>
      <w:r w:rsidR="00BD5B2D">
        <w:t>control and differentiation</w:t>
      </w:r>
      <w:r w:rsidRPr="000B0CBC">
        <w:t xml:space="preserve"> media</w:t>
      </w:r>
      <w:r w:rsidR="00BD5B2D">
        <w:t xml:space="preserve"> and subject to Alizarin red and von Kossa staining.</w:t>
      </w:r>
      <w:bookmarkStart w:id="23" w:name="_Hlk93070701"/>
      <w:r w:rsidR="00BD5B2D">
        <w:t xml:space="preserve"> </w:t>
      </w:r>
      <w:r w:rsidR="00BD5B2D" w:rsidRPr="003E73A1">
        <w:rPr>
          <w:b/>
        </w:rPr>
        <w:t>B.</w:t>
      </w:r>
      <w:r w:rsidR="00BD5B2D">
        <w:t xml:space="preserve"> Al</w:t>
      </w:r>
      <w:r>
        <w:t>izarin red staining quantification of</w:t>
      </w:r>
      <w:r w:rsidRPr="00E57967">
        <w:t xml:space="preserve"> three</w:t>
      </w:r>
      <w:r>
        <w:t>-</w:t>
      </w:r>
      <w:r w:rsidRPr="00E57967">
        <w:t xml:space="preserve">week and four-week </w:t>
      </w:r>
      <w:r>
        <w:t>OLCs</w:t>
      </w:r>
      <w:r w:rsidRPr="00E57967">
        <w:t xml:space="preserve"> cultured with </w:t>
      </w:r>
      <w:r w:rsidR="003E73A1">
        <w:t>control and differentiation media</w:t>
      </w:r>
      <w:r>
        <w:t xml:space="preserve">. </w:t>
      </w:r>
      <w:r w:rsidRPr="00396ED1">
        <w:t xml:space="preserve">Samples are </w:t>
      </w:r>
      <w:r w:rsidR="00422877" w:rsidRPr="00396ED1">
        <w:t>two</w:t>
      </w:r>
      <w:r w:rsidRPr="00396ED1">
        <w:t xml:space="preserve"> repeats from three separate experiments for each group</w:t>
      </w:r>
      <w:r>
        <w:t>.</w:t>
      </w:r>
      <w:r w:rsidRPr="00396ED1">
        <w:t xml:space="preserve"> </w:t>
      </w:r>
      <w:r>
        <w:t xml:space="preserve">All data was compared to their corresponding control in a Mann-Whitney test. Significant differences were found at week 4; </w:t>
      </w:r>
      <w:r w:rsidRPr="00BE6179">
        <w:t>median latencies in control and differentiated were 0.000</w:t>
      </w:r>
      <w:r>
        <w:t xml:space="preserve"> </w:t>
      </w:r>
      <w:r w:rsidRPr="00BE6179">
        <w:t xml:space="preserve">and 0.917 (Mann–Whitney U = 0.000, n1 = n2 = 6, </w:t>
      </w:r>
      <w:r w:rsidR="00400D47">
        <w:t>p</w:t>
      </w:r>
      <w:r w:rsidRPr="00BE6179">
        <w:t xml:space="preserve"> = 0.002*</w:t>
      </w:r>
      <w:r>
        <w:t>*).</w:t>
      </w:r>
      <w:r w:rsidR="003E73A1">
        <w:t xml:space="preserve"> </w:t>
      </w:r>
      <w:r w:rsidR="003E73A1" w:rsidRPr="003E73A1">
        <w:rPr>
          <w:b/>
        </w:rPr>
        <w:t>C.</w:t>
      </w:r>
      <w:r w:rsidR="003E73A1">
        <w:t xml:space="preserve"> Sample image of DSPP western blot showing control and differentiation DMEM media. DSPP shown at 125kD in green and ACTB shown at 43kD in red. </w:t>
      </w:r>
      <w:r w:rsidR="003E73A1" w:rsidRPr="003E73A1">
        <w:rPr>
          <w:b/>
        </w:rPr>
        <w:t>D.</w:t>
      </w:r>
      <w:bookmarkStart w:id="24" w:name="_Hlk93947710"/>
      <w:bookmarkStart w:id="25" w:name="_Hlk93948020"/>
      <w:bookmarkEnd w:id="23"/>
      <w:r w:rsidR="003E73A1">
        <w:t xml:space="preserve"> </w:t>
      </w:r>
      <w:r>
        <w:t>Quantification of DSPP</w:t>
      </w:r>
      <w:r w:rsidR="003E73A1">
        <w:t xml:space="preserve"> western blot</w:t>
      </w:r>
      <w:r>
        <w:t xml:space="preserve"> via normalized fluorescence of DSPP and ACTB antibodies. Error bars represent the standard error for each group. Samples were </w:t>
      </w:r>
      <w:r w:rsidR="00422877">
        <w:t>evaluated</w:t>
      </w:r>
      <w:r>
        <w:t xml:space="preserve"> at four weeks and </w:t>
      </w:r>
      <w:r w:rsidRPr="00396ED1">
        <w:t xml:space="preserve">are </w:t>
      </w:r>
      <w:r w:rsidR="00422877" w:rsidRPr="00396ED1">
        <w:t>two</w:t>
      </w:r>
      <w:r w:rsidRPr="00396ED1">
        <w:t xml:space="preserve"> repeats from three separate experiments for each </w:t>
      </w:r>
      <w:r>
        <w:t>condition. A significant difference was found between control (M =</w:t>
      </w:r>
      <w:r w:rsidRPr="002768C6">
        <w:t>2.545</w:t>
      </w:r>
      <w:r>
        <w:t xml:space="preserve">, SD= </w:t>
      </w:r>
      <w:r w:rsidRPr="005B622C">
        <w:t>1.738</w:t>
      </w:r>
      <w:r>
        <w:t xml:space="preserve">) and differentiated samples (M= </w:t>
      </w:r>
      <w:r w:rsidRPr="005B622C">
        <w:t>6.238</w:t>
      </w:r>
      <w:r>
        <w:t xml:space="preserve">, SD= </w:t>
      </w:r>
      <w:r w:rsidRPr="005B622C">
        <w:t>3.638</w:t>
      </w:r>
      <w:r>
        <w:t>),</w:t>
      </w:r>
      <w:r w:rsidRPr="00966840">
        <w:t xml:space="preserve"> </w:t>
      </w:r>
      <w:r w:rsidRPr="009663DD">
        <w:t>t(</w:t>
      </w:r>
      <w:r>
        <w:t>10</w:t>
      </w:r>
      <w:r w:rsidRPr="009663DD">
        <w:t xml:space="preserve">) = </w:t>
      </w:r>
      <w:r>
        <w:t>-2.24</w:t>
      </w:r>
      <w:r w:rsidRPr="009663DD">
        <w:t xml:space="preserve">, p </w:t>
      </w:r>
      <w:r>
        <w:t>= 0.049</w:t>
      </w:r>
      <w:bookmarkEnd w:id="24"/>
      <w:r>
        <w:t>*.</w:t>
      </w:r>
      <w:r w:rsidR="00C42B90">
        <w:t xml:space="preserve"> </w:t>
      </w:r>
      <w:bookmarkEnd w:id="25"/>
      <w:r w:rsidR="00C42B90" w:rsidRPr="00C42B90">
        <w:rPr>
          <w:b/>
        </w:rPr>
        <w:t>E.</w:t>
      </w:r>
      <w:r w:rsidR="00C42B90">
        <w:t xml:space="preserve"> </w:t>
      </w:r>
      <w:r>
        <w:t>Quantification of DMP-1 transcription from DPSCs following 28 days of differentiation</w:t>
      </w:r>
      <w:r w:rsidR="00C42B90">
        <w:t xml:space="preserve"> or control</w:t>
      </w:r>
      <w:r>
        <w:t xml:space="preserve"> media. RT-qPCR was used to measure DMP-1 and GAPDH levels. Relative DMP-1 mRNA expression was estimated using the 2</w:t>
      </w:r>
      <w:r w:rsidRPr="000479CB">
        <w:rPr>
          <w:vertAlign w:val="superscript"/>
        </w:rPr>
        <w:t>-ddCt</w:t>
      </w:r>
      <w:r>
        <w:t xml:space="preserve"> with GAPDH as the reference gene. Error bars represent the standard error of each group. Samples are </w:t>
      </w:r>
      <w:r w:rsidR="00422877">
        <w:t>two</w:t>
      </w:r>
      <w:r>
        <w:t xml:space="preserve"> repeats from three separate experiments for each group apart from week 4 diff which was three separate experiments two of which had two repeats and one of one repeat. Significant differences were found at week three between control (M=</w:t>
      </w:r>
      <w:r w:rsidRPr="009D76E6">
        <w:t xml:space="preserve"> 1.032</w:t>
      </w:r>
      <w:r>
        <w:t>, SD=</w:t>
      </w:r>
      <w:r w:rsidRPr="009D76E6">
        <w:t>0.286</w:t>
      </w:r>
      <w:r>
        <w:t>) and Differentiated (M=</w:t>
      </w:r>
      <w:r w:rsidRPr="009D76E6">
        <w:t>2.430</w:t>
      </w:r>
      <w:r>
        <w:t>, SD=</w:t>
      </w:r>
      <w:r w:rsidRPr="009D76E6">
        <w:t>1.477</w:t>
      </w:r>
      <w:r>
        <w:t xml:space="preserve">) </w:t>
      </w:r>
      <w:r w:rsidRPr="009D76E6">
        <w:t>t(</w:t>
      </w:r>
      <w:r>
        <w:t>10</w:t>
      </w:r>
      <w:r w:rsidRPr="009D76E6">
        <w:t xml:space="preserve">) = </w:t>
      </w:r>
      <w:r>
        <w:t>-2.276</w:t>
      </w:r>
      <w:r w:rsidRPr="009D76E6">
        <w:t>, p = 0.0461</w:t>
      </w:r>
      <w:r>
        <w:t xml:space="preserve">* and week 4; </w:t>
      </w:r>
      <w:r w:rsidRPr="00BE6179">
        <w:t xml:space="preserve">median latencies in control and differentiated were </w:t>
      </w:r>
      <w:r w:rsidRPr="0063575A">
        <w:t>1.005</w:t>
      </w:r>
      <w:r>
        <w:t xml:space="preserve"> </w:t>
      </w:r>
      <w:r w:rsidRPr="00BE6179">
        <w:t xml:space="preserve">and </w:t>
      </w:r>
      <w:r w:rsidRPr="0063575A">
        <w:t xml:space="preserve">4.024 </w:t>
      </w:r>
      <w:r w:rsidRPr="00BE6179">
        <w:t xml:space="preserve">(Mann–Whitney U = </w:t>
      </w:r>
      <w:r w:rsidRPr="0063575A">
        <w:t>1.000</w:t>
      </w:r>
      <w:r w:rsidRPr="00BE6179">
        <w:t>, n1 =</w:t>
      </w:r>
      <w:r>
        <w:t xml:space="preserve">6 </w:t>
      </w:r>
      <w:r w:rsidRPr="00BE6179">
        <w:t xml:space="preserve"> n2 = </w:t>
      </w:r>
      <w:r>
        <w:t>5</w:t>
      </w:r>
      <w:r w:rsidRPr="00BE6179">
        <w:t xml:space="preserve">, </w:t>
      </w:r>
      <w:r w:rsidR="00400D47">
        <w:t>p</w:t>
      </w:r>
      <w:r w:rsidRPr="00BE6179">
        <w:t xml:space="preserve"> = </w:t>
      </w:r>
      <w:r w:rsidRPr="0063575A">
        <w:t>0.009</w:t>
      </w:r>
      <w:r w:rsidRPr="00BE6179">
        <w:t>*</w:t>
      </w:r>
      <w:r>
        <w:t>*).</w:t>
      </w:r>
      <w:r w:rsidR="00C42B90">
        <w:t xml:space="preserve"> </w:t>
      </w:r>
      <w:r w:rsidR="00C42B90" w:rsidRPr="00C42B90">
        <w:rPr>
          <w:b/>
        </w:rPr>
        <w:t>F.</w:t>
      </w:r>
      <w:bookmarkStart w:id="26" w:name="_Hlk94001248"/>
      <w:r w:rsidR="00C42B90">
        <w:t xml:space="preserve"> </w:t>
      </w:r>
      <w:r>
        <w:t xml:space="preserve">Quantification of DSPP mRNA expression from Lonza DPSCs following 28 days of DMEM odontogenic differentiation media. RT-qPCR was used to measure DSPP and GAPDH levels. Relative DSPP mRNA expression was estimated using the </w:t>
      </w:r>
      <w:bookmarkStart w:id="27" w:name="_Hlk100478988"/>
      <w:r>
        <w:t>2</w:t>
      </w:r>
      <w:r w:rsidRPr="000479CB">
        <w:rPr>
          <w:vertAlign w:val="superscript"/>
        </w:rPr>
        <w:t>-ddCt</w:t>
      </w:r>
      <w:r>
        <w:t xml:space="preserve"> with GAPDH as the reference gene</w:t>
      </w:r>
      <w:bookmarkEnd w:id="27"/>
      <w:r>
        <w:t xml:space="preserve">. Error bars represent the standard error of each group. </w:t>
      </w:r>
      <w:r w:rsidRPr="00396ED1">
        <w:t xml:space="preserve">Samples are </w:t>
      </w:r>
      <w:r w:rsidR="00422877" w:rsidRPr="00396ED1">
        <w:t>two</w:t>
      </w:r>
      <w:r w:rsidRPr="00396ED1">
        <w:t xml:space="preserve"> repeats from three separate experiments for each group</w:t>
      </w:r>
      <w:r>
        <w:t>. A significant difference was found at week three between control (M=</w:t>
      </w:r>
      <w:r w:rsidRPr="009D76E6">
        <w:t xml:space="preserve"> 1.0</w:t>
      </w:r>
      <w:r>
        <w:t>87, SD=</w:t>
      </w:r>
      <w:r w:rsidRPr="009D76E6">
        <w:t>0.</w:t>
      </w:r>
      <w:r>
        <w:t>503) and Differentiated (M=2.795, SD=</w:t>
      </w:r>
      <w:r w:rsidRPr="009D76E6">
        <w:t>1.</w:t>
      </w:r>
      <w:r>
        <w:t xml:space="preserve">509) </w:t>
      </w:r>
      <w:r w:rsidRPr="009D76E6">
        <w:t>t(</w:t>
      </w:r>
      <w:r>
        <w:t>10</w:t>
      </w:r>
      <w:r w:rsidRPr="009D76E6">
        <w:t xml:space="preserve">) = </w:t>
      </w:r>
      <w:r>
        <w:t>-2.2631</w:t>
      </w:r>
      <w:r w:rsidRPr="009D76E6">
        <w:t>, p = 0.0</w:t>
      </w:r>
      <w:r>
        <w:t xml:space="preserve">251*. </w:t>
      </w:r>
      <w:bookmarkEnd w:id="26"/>
    </w:p>
    <w:p w14:paraId="647EB9F5" w14:textId="693C9C07" w:rsidR="00400127" w:rsidRDefault="00400127" w:rsidP="00BB1711">
      <w:pPr>
        <w:pStyle w:val="Heading2"/>
        <w:spacing w:before="100" w:after="100"/>
      </w:pPr>
      <w:r>
        <w:lastRenderedPageBreak/>
        <w:t>HPLC of</w:t>
      </w:r>
      <w:r w:rsidR="005C7393">
        <w:t xml:space="preserve"> stimulated</w:t>
      </w:r>
      <w:r>
        <w:t xml:space="preserve"> </w:t>
      </w:r>
      <w:r w:rsidR="005C7393">
        <w:t>OLC</w:t>
      </w:r>
    </w:p>
    <w:p w14:paraId="7E32D551" w14:textId="2D5100E1" w:rsidR="00C84AEC" w:rsidRDefault="00E40033" w:rsidP="00BB1711">
      <w:r>
        <w:t xml:space="preserve">Analysis of </w:t>
      </w:r>
      <w:r w:rsidR="002B4CB8">
        <w:t xml:space="preserve">HPLC </w:t>
      </w:r>
      <w:r w:rsidR="00BF6114">
        <w:t>TRP</w:t>
      </w:r>
      <w:r w:rsidR="002B4CB8">
        <w:t xml:space="preserve"> levels</w:t>
      </w:r>
      <w:r>
        <w:t xml:space="preserve"> </w:t>
      </w:r>
      <w:r w:rsidR="002B4CB8">
        <w:t xml:space="preserve">(Figure </w:t>
      </w:r>
      <w:r w:rsidR="00BC69A7">
        <w:t>6</w:t>
      </w:r>
      <w:r w:rsidR="002B4CB8">
        <w:t xml:space="preserve">A) </w:t>
      </w:r>
      <w:r w:rsidR="00C84AEC" w:rsidRPr="00AF330A">
        <w:t xml:space="preserve">demonstrated </w:t>
      </w:r>
      <w:r w:rsidR="00C84AEC">
        <w:t xml:space="preserve">that </w:t>
      </w:r>
      <w:r>
        <w:t>a significant difference was present between the groups at 4</w:t>
      </w:r>
      <w:r w:rsidR="00A43851">
        <w:t xml:space="preserve"> </w:t>
      </w:r>
      <w:r>
        <w:t xml:space="preserve">hrs </w:t>
      </w:r>
      <w:r w:rsidRPr="00E40033">
        <w:t>(p &lt;0.001)</w:t>
      </w:r>
      <w:r>
        <w:t xml:space="preserve"> and 24</w:t>
      </w:r>
      <w:r w:rsidR="00A43851">
        <w:t xml:space="preserve"> </w:t>
      </w:r>
      <w:r>
        <w:t xml:space="preserve">hrs </w:t>
      </w:r>
      <w:r w:rsidRPr="00E40033">
        <w:t>(p = 0.046)</w:t>
      </w:r>
      <w:r>
        <w:t>. Dunn’s method found that at 4</w:t>
      </w:r>
      <w:r w:rsidR="00A43851">
        <w:t xml:space="preserve"> </w:t>
      </w:r>
      <w:r>
        <w:t>hrs the median</w:t>
      </w:r>
      <w:r w:rsidR="005C7393">
        <w:t xml:space="preserve"> levels of </w:t>
      </w:r>
      <w:r w:rsidR="00BF6114">
        <w:t>TRP</w:t>
      </w:r>
      <w:r w:rsidR="005C7393">
        <w:t xml:space="preserve"> for</w:t>
      </w:r>
      <w:r>
        <w:t xml:space="preserve"> ODN 2006 (</w:t>
      </w:r>
      <w:r w:rsidRPr="00EA2B61">
        <w:t>114.094</w:t>
      </w:r>
      <w:r>
        <w:t>) w</w:t>
      </w:r>
      <w:r w:rsidR="002764A8">
        <w:t>ere</w:t>
      </w:r>
      <w:r>
        <w:t xml:space="preserve"> significantly raised compared to the median of control (</w:t>
      </w:r>
      <w:r w:rsidRPr="00EA2B61">
        <w:t>106.730</w:t>
      </w:r>
      <w:r>
        <w:t xml:space="preserve">) </w:t>
      </w:r>
      <w:r w:rsidRPr="00E40033">
        <w:t>(q = 3.836, p &lt;0.001)</w:t>
      </w:r>
      <w:r>
        <w:t xml:space="preserve"> while at 24</w:t>
      </w:r>
      <w:r w:rsidR="00A43851">
        <w:t xml:space="preserve"> </w:t>
      </w:r>
      <w:r>
        <w:t xml:space="preserve">hrs </w:t>
      </w:r>
      <w:r w:rsidRPr="00E40033">
        <w:t>the median of</w:t>
      </w:r>
      <w:r w:rsidR="005C7393">
        <w:t xml:space="preserve"> </w:t>
      </w:r>
      <w:r w:rsidR="00BF6114">
        <w:t>TRP</w:t>
      </w:r>
      <w:r w:rsidR="005C7393">
        <w:t xml:space="preserve"> for</w:t>
      </w:r>
      <w:r w:rsidRPr="00E40033">
        <w:t xml:space="preserve"> LPS (104.840) was significantly lower compared to the median of control (107.486) (q = 2.480, p</w:t>
      </w:r>
      <w:r w:rsidR="00400D47">
        <w:t xml:space="preserve"> =</w:t>
      </w:r>
      <w:r w:rsidRPr="00E40033">
        <w:t xml:space="preserve"> 0.035)</w:t>
      </w:r>
      <w:r>
        <w:t>.</w:t>
      </w:r>
      <w:r w:rsidR="00130686">
        <w:t xml:space="preserve"> </w:t>
      </w:r>
      <w:r>
        <w:t xml:space="preserve">Analysis of </w:t>
      </w:r>
      <w:r w:rsidR="002B4CB8">
        <w:t xml:space="preserve">HPLC </w:t>
      </w:r>
      <w:r w:rsidR="00BF6114">
        <w:t>KYN</w:t>
      </w:r>
      <w:r w:rsidR="002B4CB8">
        <w:t xml:space="preserve"> levels (Figure </w:t>
      </w:r>
      <w:r w:rsidR="00BC69A7">
        <w:t>6</w:t>
      </w:r>
      <w:r w:rsidR="002B4CB8">
        <w:t xml:space="preserve">B) </w:t>
      </w:r>
      <w:r w:rsidR="00C84AEC" w:rsidRPr="00EA2B61">
        <w:t>indicated a significant difference was present between groups at 4</w:t>
      </w:r>
      <w:r w:rsidR="00A43851">
        <w:t xml:space="preserve"> </w:t>
      </w:r>
      <w:r w:rsidR="00C84AEC" w:rsidRPr="00EA2B61">
        <w:t>hrs (p &lt;0.001)</w:t>
      </w:r>
      <w:r w:rsidR="002B4CB8">
        <w:t xml:space="preserve"> but not at 24 hrs. </w:t>
      </w:r>
      <w:r w:rsidR="00C84AEC" w:rsidRPr="00EA2B61">
        <w:t>Dunn’s method found that</w:t>
      </w:r>
      <w:r w:rsidR="002B4CB8">
        <w:t xml:space="preserve"> at 4</w:t>
      </w:r>
      <w:r w:rsidR="00A43851">
        <w:t xml:space="preserve"> </w:t>
      </w:r>
      <w:r w:rsidR="002B4CB8">
        <w:t>hrs</w:t>
      </w:r>
      <w:r w:rsidR="00C84AEC" w:rsidRPr="00EA2B61">
        <w:t xml:space="preserve"> the median</w:t>
      </w:r>
      <w:r w:rsidR="002B4CB8">
        <w:t xml:space="preserve"> </w:t>
      </w:r>
      <w:r w:rsidR="00BF6114">
        <w:t>KYN</w:t>
      </w:r>
      <w:r w:rsidR="002B4CB8">
        <w:t xml:space="preserve"> levels</w:t>
      </w:r>
      <w:r w:rsidR="00C84AEC" w:rsidRPr="00EA2B61">
        <w:t xml:space="preserve"> of ODN 2006 (17.199) w</w:t>
      </w:r>
      <w:r w:rsidR="002764A8">
        <w:t>ere</w:t>
      </w:r>
      <w:r w:rsidR="00C84AEC" w:rsidRPr="00EA2B61">
        <w:t xml:space="preserve"> significantly raised compared to the median of control (15.996) (q = 4.049, p &lt;0.001).</w:t>
      </w:r>
      <w:r w:rsidR="00130686">
        <w:t xml:space="preserve"> </w:t>
      </w:r>
      <w:r w:rsidR="002B4CB8">
        <w:t xml:space="preserve">Analysis of HPLC </w:t>
      </w:r>
      <w:r w:rsidR="00A44940">
        <w:t>KYNA</w:t>
      </w:r>
      <w:r w:rsidR="002B4CB8">
        <w:t xml:space="preserve"> levels (Figure </w:t>
      </w:r>
      <w:r w:rsidR="00BC69A7">
        <w:t>6</w:t>
      </w:r>
      <w:r w:rsidR="002B4CB8">
        <w:t>C)</w:t>
      </w:r>
      <w:r w:rsidR="00130686">
        <w:t xml:space="preserve"> </w:t>
      </w:r>
      <w:r w:rsidR="00D00205">
        <w:t>indi</w:t>
      </w:r>
      <w:r w:rsidR="00C84AEC" w:rsidRPr="00EB6581">
        <w:t>cated no significant differences were present between the groups at 4</w:t>
      </w:r>
      <w:r w:rsidR="00A43851">
        <w:t xml:space="preserve"> </w:t>
      </w:r>
      <w:r w:rsidR="00C84AEC" w:rsidRPr="00EB6581">
        <w:t xml:space="preserve">hrs </w:t>
      </w:r>
      <w:r w:rsidR="00C84AEC">
        <w:t>or 2</w:t>
      </w:r>
      <w:r w:rsidR="00C84AEC" w:rsidRPr="00EB6581">
        <w:t>4</w:t>
      </w:r>
      <w:r w:rsidR="00A43851">
        <w:t xml:space="preserve"> </w:t>
      </w:r>
      <w:r w:rsidR="00C84AEC" w:rsidRPr="00EB6581">
        <w:t>hrs.</w:t>
      </w:r>
      <w:r w:rsidR="00C84AEC">
        <w:t xml:space="preserve"> </w:t>
      </w:r>
      <w:r w:rsidR="00D00205">
        <w:t>S</w:t>
      </w:r>
      <w:r w:rsidR="003A08EB">
        <w:t>upernatant was also tested using a</w:t>
      </w:r>
      <w:r w:rsidR="00A44940">
        <w:t xml:space="preserve"> </w:t>
      </w:r>
      <w:r w:rsidR="00A44940" w:rsidRPr="00A44940">
        <w:t>lactate dehydrogenase</w:t>
      </w:r>
      <w:r w:rsidR="003A08EB">
        <w:t xml:space="preserve"> </w:t>
      </w:r>
      <w:r w:rsidR="00A44940">
        <w:t>(</w:t>
      </w:r>
      <w:r w:rsidR="003A08EB">
        <w:t>LDH</w:t>
      </w:r>
      <w:r w:rsidR="00A44940">
        <w:t>)</w:t>
      </w:r>
      <w:r w:rsidR="003A08EB">
        <w:t xml:space="preserve"> assay and found to have no difference in cytotoxicity between the three conditions.</w:t>
      </w:r>
    </w:p>
    <w:p w14:paraId="0AB07EC1" w14:textId="1A31EA21" w:rsidR="00C84AEC" w:rsidRPr="00034E6D" w:rsidRDefault="00C84AEC" w:rsidP="00BB1711">
      <w:pPr>
        <w:pStyle w:val="Heading2"/>
        <w:spacing w:before="100" w:after="100"/>
      </w:pPr>
      <w:r>
        <w:t>RT-</w:t>
      </w:r>
      <w:r w:rsidRPr="00034E6D">
        <w:t>qPCR</w:t>
      </w:r>
      <w:r>
        <w:t xml:space="preserve"> of</w:t>
      </w:r>
      <w:r w:rsidR="005C7393">
        <w:t xml:space="preserve"> stimulated</w:t>
      </w:r>
      <w:r>
        <w:t xml:space="preserve"> </w:t>
      </w:r>
      <w:r w:rsidR="005C7393">
        <w:t>OLC</w:t>
      </w:r>
    </w:p>
    <w:p w14:paraId="5F9A8630" w14:textId="2D5F16C0" w:rsidR="00BB1711" w:rsidRDefault="00C84AEC" w:rsidP="00BB1711">
      <w:pPr>
        <w:sectPr w:rsidR="00BB1711" w:rsidSect="00BB1711">
          <w:pgSz w:w="11906" w:h="16838"/>
          <w:pgMar w:top="1440" w:right="1440" w:bottom="1440" w:left="1440" w:header="709" w:footer="709" w:gutter="0"/>
          <w:cols w:space="708"/>
          <w:docGrid w:linePitch="360"/>
        </w:sectPr>
      </w:pPr>
      <w:r w:rsidRPr="00F839D1">
        <w:t>IDO</w:t>
      </w:r>
      <w:r w:rsidR="00130686">
        <w:t xml:space="preserve"> mRNA expression (Figure </w:t>
      </w:r>
      <w:r w:rsidR="00BC69A7">
        <w:t>7</w:t>
      </w:r>
      <w:r w:rsidR="00130686">
        <w:t xml:space="preserve">A) was found to have </w:t>
      </w:r>
      <w:r w:rsidRPr="00F839D1">
        <w:t>significant difference</w:t>
      </w:r>
      <w:r w:rsidR="00B36C94">
        <w:t>s</w:t>
      </w:r>
      <w:r w:rsidRPr="00F839D1">
        <w:t xml:space="preserve"> present between groups at 4</w:t>
      </w:r>
      <w:r w:rsidR="00A43851">
        <w:t xml:space="preserve"> </w:t>
      </w:r>
      <w:r w:rsidRPr="00F839D1">
        <w:t>hrs (p = 0.006) and 24</w:t>
      </w:r>
      <w:r w:rsidR="00A43851">
        <w:t xml:space="preserve"> </w:t>
      </w:r>
      <w:r w:rsidRPr="00F839D1">
        <w:t>hrs (p = 0.010)</w:t>
      </w:r>
      <w:r w:rsidR="00B36C94" w:rsidRPr="00B36C94">
        <w:t>.</w:t>
      </w:r>
      <w:r w:rsidRPr="00F839D1">
        <w:t xml:space="preserve"> </w:t>
      </w:r>
      <w:r w:rsidR="00B36C94" w:rsidRPr="00B36C94">
        <w:t>Dunn’s method found that</w:t>
      </w:r>
      <w:r w:rsidR="00327551">
        <w:t xml:space="preserve"> at</w:t>
      </w:r>
      <w:r w:rsidR="00B36C94" w:rsidRPr="00B36C94">
        <w:t xml:space="preserve"> </w:t>
      </w:r>
      <w:r w:rsidRPr="00F839D1">
        <w:t>4</w:t>
      </w:r>
      <w:r w:rsidR="00A43851">
        <w:t xml:space="preserve"> </w:t>
      </w:r>
      <w:r w:rsidRPr="00F839D1">
        <w:t>hrs the median</w:t>
      </w:r>
      <w:r w:rsidR="00335002">
        <w:t xml:space="preserve"> IDO expression for</w:t>
      </w:r>
      <w:r w:rsidRPr="00F839D1">
        <w:t xml:space="preserve"> LPS (9.892) was significantly raised compared to</w:t>
      </w:r>
      <w:r w:rsidR="00B36C94">
        <w:t xml:space="preserve"> the median of the</w:t>
      </w:r>
      <w:r w:rsidRPr="00F839D1">
        <w:t xml:space="preserve"> control (0.987) (q = 2.812, p = 0.010)</w:t>
      </w:r>
      <w:r w:rsidR="00D919A0">
        <w:t xml:space="preserve"> representing </w:t>
      </w:r>
      <w:r w:rsidR="00AB3BA5">
        <w:t>9 times</w:t>
      </w:r>
      <w:r w:rsidR="00D919A0">
        <w:t xml:space="preserve"> increase</w:t>
      </w:r>
      <w:r w:rsidRPr="00F839D1">
        <w:t xml:space="preserve"> and that at 24</w:t>
      </w:r>
      <w:r w:rsidR="00A43851">
        <w:t xml:space="preserve"> </w:t>
      </w:r>
      <w:r w:rsidRPr="00F839D1">
        <w:t>hrs the median</w:t>
      </w:r>
      <w:r w:rsidR="00335002">
        <w:t xml:space="preserve"> IDO expression for</w:t>
      </w:r>
      <w:r w:rsidRPr="00F839D1">
        <w:t xml:space="preserve"> ODN (12.234) was significantly raised compared to control (1.000) (q = 2.812, p = 0.010)</w:t>
      </w:r>
      <w:r w:rsidR="00D919A0">
        <w:t xml:space="preserve"> representing a </w:t>
      </w:r>
      <w:r w:rsidR="00592A03">
        <w:t>12-fold</w:t>
      </w:r>
      <w:r w:rsidR="00D919A0">
        <w:t xml:space="preserve"> increase</w:t>
      </w:r>
      <w:r w:rsidRPr="00F839D1">
        <w:t>. AADAT</w:t>
      </w:r>
      <w:r w:rsidR="00B36C94">
        <w:t xml:space="preserve"> </w:t>
      </w:r>
      <w:bookmarkStart w:id="28" w:name="_Hlk100416132"/>
      <w:r w:rsidR="00B36C94">
        <w:t xml:space="preserve">(Figure </w:t>
      </w:r>
      <w:r w:rsidR="00BC69A7">
        <w:t>7</w:t>
      </w:r>
      <w:r w:rsidR="00B36C94">
        <w:t>B)</w:t>
      </w:r>
      <w:r w:rsidR="0001076E">
        <w:t xml:space="preserve"> and </w:t>
      </w:r>
      <w:bookmarkEnd w:id="28"/>
      <w:r w:rsidRPr="00F839D1">
        <w:t>HAAO</w:t>
      </w:r>
      <w:r w:rsidR="0001076E">
        <w:t xml:space="preserve"> </w:t>
      </w:r>
      <w:r w:rsidR="0001076E" w:rsidRPr="00B36C94">
        <w:t xml:space="preserve">(Figure </w:t>
      </w:r>
      <w:r w:rsidR="00BC69A7">
        <w:t>7</w:t>
      </w:r>
      <w:r w:rsidR="0001076E">
        <w:t>C</w:t>
      </w:r>
      <w:r w:rsidR="0001076E" w:rsidRPr="00B36C94">
        <w:t xml:space="preserve">) </w:t>
      </w:r>
      <w:r w:rsidR="00B36C94" w:rsidRPr="00B36C94">
        <w:t>mRNA expression was not found to have any significant differences present between groups at</w:t>
      </w:r>
      <w:r w:rsidRPr="00F839D1">
        <w:t xml:space="preserve"> 4</w:t>
      </w:r>
      <w:r w:rsidR="00A43851">
        <w:t xml:space="preserve"> </w:t>
      </w:r>
      <w:r w:rsidRPr="00F839D1">
        <w:t>hrs or 24</w:t>
      </w:r>
      <w:r w:rsidR="00A43851">
        <w:t xml:space="preserve"> </w:t>
      </w:r>
      <w:r w:rsidRPr="00F839D1">
        <w:t>hrs</w:t>
      </w:r>
      <w:r w:rsidR="0001076E">
        <w:t>.</w:t>
      </w:r>
      <w:r w:rsidRPr="00F839D1">
        <w:t xml:space="preserve"> </w:t>
      </w:r>
      <w:r w:rsidR="00B36C94">
        <w:t xml:space="preserve">KMO mRNA expression (Figure </w:t>
      </w:r>
      <w:r w:rsidR="00BC69A7">
        <w:t>7</w:t>
      </w:r>
      <w:r w:rsidR="00B36C94">
        <w:t xml:space="preserve">D) was found to have </w:t>
      </w:r>
      <w:r w:rsidR="00B36C94" w:rsidRPr="00F839D1">
        <w:t>significant difference</w:t>
      </w:r>
      <w:r w:rsidR="00B36C94">
        <w:t>s</w:t>
      </w:r>
      <w:r w:rsidR="00B36C94" w:rsidRPr="00F839D1">
        <w:t xml:space="preserve"> present between groups at 4</w:t>
      </w:r>
      <w:r w:rsidR="00A43851">
        <w:t xml:space="preserve"> </w:t>
      </w:r>
      <w:r w:rsidR="00B36C94" w:rsidRPr="00F839D1">
        <w:t>hrs (</w:t>
      </w:r>
      <w:r w:rsidR="00B36C94" w:rsidRPr="00B36C94">
        <w:t>p = 0.045</w:t>
      </w:r>
      <w:r w:rsidR="00B36C94" w:rsidRPr="00F839D1">
        <w:t>) and 24</w:t>
      </w:r>
      <w:r w:rsidR="00A43851">
        <w:t xml:space="preserve"> </w:t>
      </w:r>
      <w:r w:rsidR="00B36C94" w:rsidRPr="00F839D1">
        <w:t>hrs (</w:t>
      </w:r>
      <w:r w:rsidR="00B36C94" w:rsidRPr="00B36C94">
        <w:t>p = 0.003</w:t>
      </w:r>
      <w:r w:rsidR="00B36C94" w:rsidRPr="00F839D1">
        <w:t>)</w:t>
      </w:r>
      <w:r w:rsidR="00B36C94" w:rsidRPr="00B36C94">
        <w:t>.</w:t>
      </w:r>
      <w:r w:rsidR="00B36C94" w:rsidRPr="00F839D1">
        <w:t xml:space="preserve"> </w:t>
      </w:r>
      <w:r w:rsidR="00B36C94" w:rsidRPr="00B36C94">
        <w:t>Dunn’s method found that</w:t>
      </w:r>
      <w:r w:rsidR="00327551">
        <w:t xml:space="preserve"> at</w:t>
      </w:r>
      <w:r w:rsidR="00B36C94" w:rsidRPr="00B36C94">
        <w:t xml:space="preserve"> </w:t>
      </w:r>
      <w:r w:rsidR="00B36C94" w:rsidRPr="00F839D1">
        <w:t>4</w:t>
      </w:r>
      <w:r w:rsidR="00A43851">
        <w:t xml:space="preserve"> </w:t>
      </w:r>
      <w:r w:rsidR="00B36C94" w:rsidRPr="00F839D1">
        <w:t>hrs the median</w:t>
      </w:r>
      <w:r w:rsidR="00D919A0">
        <w:t xml:space="preserve"> expression of KMO for</w:t>
      </w:r>
      <w:r w:rsidR="00B36C94" w:rsidRPr="00F839D1">
        <w:t xml:space="preserve"> LPS (</w:t>
      </w:r>
      <w:r w:rsidR="00B36C94" w:rsidRPr="00B36C94">
        <w:t>5.106</w:t>
      </w:r>
      <w:r w:rsidR="00B36C94" w:rsidRPr="00F839D1">
        <w:t>) was significantly raised compared to</w:t>
      </w:r>
      <w:r w:rsidR="00B36C94">
        <w:t xml:space="preserve"> the median of the</w:t>
      </w:r>
      <w:r w:rsidR="00B36C94" w:rsidRPr="00F839D1">
        <w:t xml:space="preserve"> control (</w:t>
      </w:r>
      <w:r w:rsidR="00B36C94" w:rsidRPr="00B36C94">
        <w:t>0.994</w:t>
      </w:r>
      <w:r w:rsidR="00B36C94" w:rsidRPr="00F839D1">
        <w:t>) (</w:t>
      </w:r>
      <w:r w:rsidR="00B36C94" w:rsidRPr="00B36C94">
        <w:t>q = 2.379, p 0.035</w:t>
      </w:r>
      <w:r w:rsidR="00B36C94" w:rsidRPr="00F839D1">
        <w:t>)</w:t>
      </w:r>
      <w:r w:rsidR="00AB3BA5">
        <w:t xml:space="preserve"> representing 5 times increase</w:t>
      </w:r>
      <w:r w:rsidR="00B36C94" w:rsidRPr="00F839D1">
        <w:t xml:space="preserve"> and that at 24</w:t>
      </w:r>
      <w:r w:rsidR="00A43851">
        <w:t xml:space="preserve"> </w:t>
      </w:r>
      <w:r w:rsidR="00B36C94" w:rsidRPr="00F839D1">
        <w:t>hrs the median</w:t>
      </w:r>
      <w:r w:rsidR="00D919A0">
        <w:t xml:space="preserve"> expression of KMO for</w:t>
      </w:r>
      <w:r w:rsidR="00B36C94" w:rsidRPr="00F839D1">
        <w:t xml:space="preserve"> ODN (</w:t>
      </w:r>
      <w:r w:rsidR="00B36C94" w:rsidRPr="00B36C94">
        <w:t>7.486</w:t>
      </w:r>
      <w:r w:rsidR="00B36C94" w:rsidRPr="00F839D1">
        <w:t>) was significantly raised compared to control (1.000) (</w:t>
      </w:r>
      <w:r w:rsidR="00B36C94" w:rsidRPr="00B36C94">
        <w:t>q = 2.650, p = 0.016</w:t>
      </w:r>
      <w:r w:rsidR="00B36C94" w:rsidRPr="00F839D1">
        <w:t>)</w:t>
      </w:r>
      <w:r w:rsidR="00AB3BA5">
        <w:t xml:space="preserve"> representing a 7-fold increase</w:t>
      </w:r>
      <w:r w:rsidR="00B36C94" w:rsidRPr="00F839D1">
        <w:t xml:space="preserve">. </w:t>
      </w:r>
      <w:r w:rsidR="00327551">
        <w:t xml:space="preserve">KYNU mRNA expression (Figure </w:t>
      </w:r>
      <w:r w:rsidR="00BC69A7">
        <w:t>7</w:t>
      </w:r>
      <w:r w:rsidR="00327551">
        <w:t xml:space="preserve">E) was found to have </w:t>
      </w:r>
      <w:r w:rsidR="00327551" w:rsidRPr="00F839D1">
        <w:t>significant difference</w:t>
      </w:r>
      <w:r w:rsidR="00327551">
        <w:t>s</w:t>
      </w:r>
      <w:r w:rsidR="00327551" w:rsidRPr="00F839D1">
        <w:t xml:space="preserve"> present between groups at 4</w:t>
      </w:r>
      <w:r w:rsidR="00A43851">
        <w:t xml:space="preserve"> </w:t>
      </w:r>
      <w:r w:rsidR="00327551" w:rsidRPr="00F839D1">
        <w:t xml:space="preserve">hrs </w:t>
      </w:r>
      <w:r w:rsidR="00327551" w:rsidRPr="00327551">
        <w:t>(p = 0.010)</w:t>
      </w:r>
      <w:r w:rsidR="00327551">
        <w:t xml:space="preserve"> </w:t>
      </w:r>
      <w:r w:rsidR="00D919A0">
        <w:t>and</w:t>
      </w:r>
      <w:r w:rsidR="00327551" w:rsidRPr="00F839D1">
        <w:t xml:space="preserve"> a</w:t>
      </w:r>
      <w:r w:rsidR="00D919A0">
        <w:t>t</w:t>
      </w:r>
      <w:r w:rsidR="00327551" w:rsidRPr="00F839D1">
        <w:t xml:space="preserve"> 24</w:t>
      </w:r>
      <w:r w:rsidR="00A43851">
        <w:t xml:space="preserve"> </w:t>
      </w:r>
      <w:r w:rsidR="00327551" w:rsidRPr="00F839D1">
        <w:t>hrs (</w:t>
      </w:r>
      <w:r w:rsidR="00327551" w:rsidRPr="00327551">
        <w:t>p = 0.010</w:t>
      </w:r>
      <w:r w:rsidR="00327551" w:rsidRPr="00F839D1">
        <w:t>)</w:t>
      </w:r>
      <w:r w:rsidR="00327551" w:rsidRPr="00B36C94">
        <w:t>.</w:t>
      </w:r>
      <w:r w:rsidR="00327551" w:rsidRPr="00F839D1">
        <w:t xml:space="preserve"> </w:t>
      </w:r>
      <w:r w:rsidR="00327551">
        <w:t>A</w:t>
      </w:r>
      <w:r w:rsidR="00327551" w:rsidRPr="00327551">
        <w:t xml:space="preserve"> Tukey comparison test</w:t>
      </w:r>
      <w:r w:rsidR="00327551">
        <w:t xml:space="preserve"> at 4</w:t>
      </w:r>
      <w:r w:rsidR="00A43851">
        <w:t xml:space="preserve"> </w:t>
      </w:r>
      <w:r w:rsidR="00327551">
        <w:t>hrs</w:t>
      </w:r>
      <w:r w:rsidR="00327551" w:rsidRPr="00327551">
        <w:t xml:space="preserve"> found that the mean of </w:t>
      </w:r>
      <w:r w:rsidR="00D919A0">
        <w:t xml:space="preserve">KYNU mRNA expression for </w:t>
      </w:r>
      <w:r w:rsidR="00327551" w:rsidRPr="00327551">
        <w:t>LPS (3.224) was significantly raised compared to control (1.018) (q = 4.809, p = 0.011)</w:t>
      </w:r>
      <w:r w:rsidR="00AB3BA5">
        <w:t xml:space="preserve"> with a 3-fold increase</w:t>
      </w:r>
      <w:r w:rsidR="00327551">
        <w:t xml:space="preserve">. </w:t>
      </w:r>
      <w:r w:rsidR="00327551" w:rsidRPr="00B36C94">
        <w:t xml:space="preserve">Dunn’s method found that </w:t>
      </w:r>
      <w:r w:rsidR="00327551" w:rsidRPr="00F839D1">
        <w:t>at 24</w:t>
      </w:r>
      <w:r w:rsidR="00A43851">
        <w:t xml:space="preserve"> </w:t>
      </w:r>
      <w:r w:rsidR="00327551" w:rsidRPr="00F839D1">
        <w:t xml:space="preserve">hrs the median </w:t>
      </w:r>
      <w:r w:rsidR="00D919A0">
        <w:t xml:space="preserve">KYNU mRNA expression </w:t>
      </w:r>
      <w:r w:rsidR="00327551" w:rsidRPr="00F839D1">
        <w:t xml:space="preserve">of </w:t>
      </w:r>
      <w:r w:rsidR="00327551">
        <w:t>LPS</w:t>
      </w:r>
      <w:r w:rsidR="00327551" w:rsidRPr="00F839D1">
        <w:t xml:space="preserve"> (</w:t>
      </w:r>
      <w:r w:rsidR="00327551" w:rsidRPr="00327551">
        <w:t>3.347</w:t>
      </w:r>
      <w:r w:rsidR="00327551" w:rsidRPr="00F839D1">
        <w:t>) was significantly raised compared to control (1.000) (</w:t>
      </w:r>
      <w:r w:rsidR="00327551" w:rsidRPr="00327551">
        <w:t>q = 3.028, p = 0.005</w:t>
      </w:r>
      <w:r w:rsidR="00327551" w:rsidRPr="00F839D1">
        <w:t>)</w:t>
      </w:r>
      <w:r w:rsidR="00AB3BA5">
        <w:t xml:space="preserve"> again displaying a 3-fold increase</w:t>
      </w:r>
      <w:r w:rsidR="00327551" w:rsidRPr="00F839D1">
        <w:t xml:space="preserve">. </w:t>
      </w:r>
      <w:r w:rsidR="00D919A0">
        <w:t xml:space="preserve"> </w:t>
      </w:r>
      <w:r w:rsidR="00327551">
        <w:t xml:space="preserve">QPRT mRNA expression (Figure </w:t>
      </w:r>
      <w:r w:rsidR="00BC69A7">
        <w:t>7F</w:t>
      </w:r>
      <w:r w:rsidR="00327551">
        <w:t xml:space="preserve">) was found to have </w:t>
      </w:r>
      <w:r w:rsidR="00327551" w:rsidRPr="00F839D1">
        <w:t>significant difference</w:t>
      </w:r>
      <w:r w:rsidR="00327551">
        <w:t>s</w:t>
      </w:r>
      <w:r w:rsidR="00327551" w:rsidRPr="00F839D1">
        <w:t xml:space="preserve"> present between groups at </w:t>
      </w:r>
      <w:r w:rsidR="00327551">
        <w:t>2</w:t>
      </w:r>
      <w:r w:rsidR="00327551" w:rsidRPr="00F839D1">
        <w:t>4</w:t>
      </w:r>
      <w:r w:rsidR="00A43851">
        <w:t xml:space="preserve"> </w:t>
      </w:r>
      <w:r w:rsidR="00327551" w:rsidRPr="00F839D1">
        <w:t>hrs (</w:t>
      </w:r>
      <w:r w:rsidR="00327551" w:rsidRPr="00327551">
        <w:t>p = 0.003</w:t>
      </w:r>
      <w:r w:rsidR="00327551" w:rsidRPr="00F839D1">
        <w:t xml:space="preserve">) </w:t>
      </w:r>
      <w:r w:rsidR="00327551" w:rsidRPr="00327551">
        <w:t>but not at 4</w:t>
      </w:r>
      <w:r w:rsidR="00A43851">
        <w:t xml:space="preserve"> </w:t>
      </w:r>
      <w:r w:rsidR="00327551" w:rsidRPr="00327551">
        <w:t>hrs</w:t>
      </w:r>
      <w:r w:rsidR="00327551" w:rsidRPr="00B36C94">
        <w:t>.</w:t>
      </w:r>
      <w:r w:rsidR="00327551" w:rsidRPr="00F839D1">
        <w:t xml:space="preserve"> </w:t>
      </w:r>
      <w:r w:rsidR="00327551" w:rsidRPr="00B36C94">
        <w:t>Dunn’s method found that</w:t>
      </w:r>
      <w:r w:rsidR="00327551">
        <w:t xml:space="preserve"> at</w:t>
      </w:r>
      <w:r w:rsidR="00327551" w:rsidRPr="00B36C94">
        <w:t xml:space="preserve"> </w:t>
      </w:r>
      <w:r w:rsidR="00327551" w:rsidRPr="00F839D1">
        <w:t>24</w:t>
      </w:r>
      <w:r w:rsidR="00A43851">
        <w:t xml:space="preserve"> </w:t>
      </w:r>
      <w:r w:rsidR="00327551" w:rsidRPr="00F839D1">
        <w:t>hrs the median</w:t>
      </w:r>
      <w:r w:rsidR="00D919A0">
        <w:t xml:space="preserve"> mRNA expression of QPRT for</w:t>
      </w:r>
      <w:r w:rsidR="00327551" w:rsidRPr="00F839D1">
        <w:t xml:space="preserve"> ODN (</w:t>
      </w:r>
      <w:r w:rsidR="003D08E9" w:rsidRPr="003D08E9">
        <w:t>4.199</w:t>
      </w:r>
      <w:r w:rsidR="00327551" w:rsidRPr="00F839D1">
        <w:t>) was significantly raised compared to control (1.000) (</w:t>
      </w:r>
      <w:r w:rsidR="003D08E9" w:rsidRPr="003D08E9">
        <w:t>q = 2.704, p = 0.014</w:t>
      </w:r>
      <w:r w:rsidR="00327551" w:rsidRPr="00F839D1">
        <w:t>)</w:t>
      </w:r>
      <w:r w:rsidR="00AB3BA5">
        <w:t xml:space="preserve"> representing a 4-fold increas</w:t>
      </w:r>
      <w:r w:rsidR="007075CB">
        <w:t>e.</w:t>
      </w:r>
    </w:p>
    <w:p w14:paraId="63262D6C" w14:textId="02976242" w:rsidR="00400127" w:rsidRDefault="00400127" w:rsidP="0035423B">
      <w:r>
        <w:rPr>
          <w:noProof/>
        </w:rPr>
        <w:lastRenderedPageBreak/>
        <w:drawing>
          <wp:inline distT="0" distB="0" distL="0" distR="0" wp14:anchorId="4506DE88" wp14:editId="3393E07F">
            <wp:extent cx="6249396" cy="62937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PLC.tif"/>
                    <pic:cNvPicPr/>
                  </pic:nvPicPr>
                  <pic:blipFill rotWithShape="1">
                    <a:blip r:embed="rId16" cstate="print">
                      <a:extLst>
                        <a:ext uri="{28A0092B-C50C-407E-A947-70E740481C1C}">
                          <a14:useLocalDpi xmlns:a14="http://schemas.microsoft.com/office/drawing/2010/main" val="0"/>
                        </a:ext>
                      </a:extLst>
                    </a:blip>
                    <a:srcRect b="28800"/>
                    <a:stretch/>
                  </pic:blipFill>
                  <pic:spPr bwMode="auto">
                    <a:xfrm>
                      <a:off x="0" y="0"/>
                      <a:ext cx="6253464" cy="6297805"/>
                    </a:xfrm>
                    <a:prstGeom prst="rect">
                      <a:avLst/>
                    </a:prstGeom>
                    <a:ln>
                      <a:noFill/>
                    </a:ln>
                    <a:extLst>
                      <a:ext uri="{53640926-AAD7-44D8-BBD7-CCE9431645EC}">
                        <a14:shadowObscured xmlns:a14="http://schemas.microsoft.com/office/drawing/2010/main"/>
                      </a:ext>
                    </a:extLst>
                  </pic:spPr>
                </pic:pic>
              </a:graphicData>
            </a:graphic>
          </wp:inline>
        </w:drawing>
      </w:r>
    </w:p>
    <w:p w14:paraId="5BEAAD93" w14:textId="627DAA24" w:rsidR="008E0C30" w:rsidRDefault="00400127" w:rsidP="00337EF8">
      <w:pPr>
        <w:pStyle w:val="Table"/>
        <w:numPr>
          <w:ilvl w:val="0"/>
          <w:numId w:val="0"/>
        </w:numPr>
      </w:pPr>
      <w:bookmarkStart w:id="29" w:name="_Hlk97827647"/>
      <w:r>
        <w:t xml:space="preserve">Figure </w:t>
      </w:r>
      <w:r w:rsidR="00BC69A7">
        <w:t>6</w:t>
      </w:r>
      <w:r>
        <w:t xml:space="preserve"> </w:t>
      </w:r>
      <w:r w:rsidR="00BF6114">
        <w:t>TRP</w:t>
      </w:r>
      <w:r w:rsidR="008E0C30">
        <w:t xml:space="preserve"> data for stimulated OLC</w:t>
      </w:r>
      <w:bookmarkEnd w:id="29"/>
      <w:r w:rsidR="008E0C30">
        <w:t xml:space="preserve"> </w:t>
      </w:r>
    </w:p>
    <w:p w14:paraId="5511D763" w14:textId="29659843" w:rsidR="004F26DF" w:rsidRDefault="008E0C30" w:rsidP="009444F0">
      <w:pPr>
        <w:pStyle w:val="NoSpacing"/>
        <w:spacing w:beforeAutospacing="0"/>
      </w:pPr>
      <w:bookmarkStart w:id="30" w:name="_Hlk97815353"/>
      <w:bookmarkStart w:id="31" w:name="_Hlk100514347"/>
      <w:r>
        <w:t>HPLC measurement of supernatant from</w:t>
      </w:r>
      <w:r w:rsidRPr="00986D4C">
        <w:t xml:space="preserve"> OLC</w:t>
      </w:r>
      <w:r>
        <w:t>s</w:t>
      </w:r>
      <w:r w:rsidRPr="00986D4C">
        <w:t xml:space="preserve"> differentiated for 28 days and then stimulated with LPS or ODN2006 for 4 or 24 </w:t>
      </w:r>
      <w:r w:rsidR="00A44940">
        <w:t>hrs</w:t>
      </w:r>
      <w:r w:rsidRPr="00986D4C">
        <w:t xml:space="preserve">. </w:t>
      </w:r>
      <w:r w:rsidRPr="00C93107">
        <w:t xml:space="preserve">Each group represents </w:t>
      </w:r>
      <w:r>
        <w:t>four</w:t>
      </w:r>
      <w:r w:rsidRPr="00C93107">
        <w:t xml:space="preserve"> repeats from three separate experiments</w:t>
      </w:r>
      <w:r>
        <w:t xml:space="preserve">. </w:t>
      </w:r>
      <w:r w:rsidRPr="008E0C30">
        <w:rPr>
          <w:b/>
        </w:rPr>
        <w:t>A.</w:t>
      </w:r>
      <w:r w:rsidRPr="00986D4C">
        <w:t xml:space="preserve"> </w:t>
      </w:r>
      <w:bookmarkStart w:id="32" w:name="_Hlk97832340"/>
      <w:r w:rsidR="00BF6114">
        <w:t>TRP</w:t>
      </w:r>
      <w:r>
        <w:t xml:space="preserve"> levels, a</w:t>
      </w:r>
      <w:r w:rsidRPr="004572F9">
        <w:t xml:space="preserve"> One Way A</w:t>
      </w:r>
      <w:r>
        <w:t>NOVA</w:t>
      </w:r>
      <w:r w:rsidRPr="004572F9">
        <w:t xml:space="preserve"> on </w:t>
      </w:r>
      <w:r>
        <w:t>r</w:t>
      </w:r>
      <w:r w:rsidRPr="004572F9">
        <w:t>anks</w:t>
      </w:r>
      <w:r w:rsidRPr="00986D4C">
        <w:t xml:space="preserve"> indicated a significant difference was present between groups at </w:t>
      </w:r>
      <w:r>
        <w:t>4</w:t>
      </w:r>
      <w:r w:rsidR="0093615E">
        <w:t xml:space="preserve"> </w:t>
      </w:r>
      <w:r w:rsidRPr="00986D4C">
        <w:t>hrs (H=</w:t>
      </w:r>
      <w:r w:rsidRPr="004572F9">
        <w:t xml:space="preserve"> 14.716</w:t>
      </w:r>
      <w:r w:rsidRPr="00986D4C">
        <w:t>,</w:t>
      </w:r>
      <w:r>
        <w:t xml:space="preserve"> 2d.f,</w:t>
      </w:r>
      <w:r w:rsidRPr="00986D4C">
        <w:t xml:space="preserve"> p</w:t>
      </w:r>
      <w:r w:rsidRPr="004572F9">
        <w:t xml:space="preserve"> &lt;0.001</w:t>
      </w:r>
      <w:r w:rsidRPr="00986D4C">
        <w:t xml:space="preserve">), </w:t>
      </w:r>
      <w:r>
        <w:t>and Dunn’s method found that the median of ODN 2006 (</w:t>
      </w:r>
      <w:r w:rsidRPr="00EA2B61">
        <w:t>114.094</w:t>
      </w:r>
      <w:r>
        <w:t>) was significantly raised compared to control (</w:t>
      </w:r>
      <w:r w:rsidRPr="00EA2B61">
        <w:t>106.730</w:t>
      </w:r>
      <w:r>
        <w:t xml:space="preserve">) (q = </w:t>
      </w:r>
      <w:r w:rsidRPr="00EA2B61">
        <w:t>3.836</w:t>
      </w:r>
      <w:r>
        <w:t>, p</w:t>
      </w:r>
      <w:r w:rsidRPr="00EA2B61">
        <w:t xml:space="preserve"> &lt;0.001</w:t>
      </w:r>
      <w:r>
        <w:t xml:space="preserve">***). </w:t>
      </w:r>
      <w:bookmarkStart w:id="33" w:name="_Hlk98866476"/>
      <w:bookmarkEnd w:id="32"/>
      <w:r w:rsidR="003D08E9">
        <w:t>A</w:t>
      </w:r>
      <w:r w:rsidRPr="00EA2B61">
        <w:t xml:space="preserve"> One Way ANOVA on ranks indicated a significant difference was present between groups at </w:t>
      </w:r>
      <w:r>
        <w:t>2</w:t>
      </w:r>
      <w:r w:rsidRPr="00EA2B61">
        <w:t>4</w:t>
      </w:r>
      <w:r w:rsidR="0093615E">
        <w:t xml:space="preserve"> </w:t>
      </w:r>
      <w:r w:rsidRPr="00EA2B61">
        <w:t xml:space="preserve">hrs (H= </w:t>
      </w:r>
      <w:r w:rsidRPr="00EB6581">
        <w:t>6.155</w:t>
      </w:r>
      <w:r w:rsidRPr="00EA2B61">
        <w:t xml:space="preserve">, 2d.f, p </w:t>
      </w:r>
      <w:r w:rsidRPr="00EB6581">
        <w:t>= 0.046</w:t>
      </w:r>
      <w:r w:rsidRPr="00EA2B61">
        <w:t xml:space="preserve">), and Dunn’s method found that the median of </w:t>
      </w:r>
      <w:r>
        <w:t>LPS</w:t>
      </w:r>
      <w:r w:rsidRPr="00EA2B61">
        <w:t xml:space="preserve"> (</w:t>
      </w:r>
      <w:r w:rsidRPr="00EB6581">
        <w:t>104.840</w:t>
      </w:r>
      <w:r w:rsidRPr="00EA2B61">
        <w:t xml:space="preserve">) was significantly </w:t>
      </w:r>
      <w:r>
        <w:t>lower</w:t>
      </w:r>
      <w:r w:rsidRPr="00EA2B61">
        <w:t xml:space="preserve"> compared to control (</w:t>
      </w:r>
      <w:r w:rsidRPr="00EB6581">
        <w:t>107.486</w:t>
      </w:r>
      <w:r w:rsidRPr="00EA2B61">
        <w:t xml:space="preserve">) (q = </w:t>
      </w:r>
      <w:r w:rsidRPr="00EB6581">
        <w:t>2.480</w:t>
      </w:r>
      <w:r w:rsidRPr="00EA2B61">
        <w:t xml:space="preserve">, p </w:t>
      </w:r>
      <w:r w:rsidRPr="00EB6581">
        <w:t>0.035</w:t>
      </w:r>
      <w:r w:rsidRPr="00EA2B61">
        <w:t>*).</w:t>
      </w:r>
      <w:bookmarkEnd w:id="33"/>
      <w:r>
        <w:t xml:space="preserve"> </w:t>
      </w:r>
      <w:r w:rsidRPr="008E0C30">
        <w:rPr>
          <w:b/>
        </w:rPr>
        <w:t>B.</w:t>
      </w:r>
      <w:r>
        <w:t xml:space="preserve"> </w:t>
      </w:r>
      <w:bookmarkStart w:id="34" w:name="_Hlk97832972"/>
      <w:bookmarkEnd w:id="30"/>
      <w:r w:rsidR="00BF6114">
        <w:t>KYN</w:t>
      </w:r>
      <w:r w:rsidR="003D08E9">
        <w:t xml:space="preserve"> levels</w:t>
      </w:r>
      <w:r w:rsidR="00BF6114">
        <w:t>,</w:t>
      </w:r>
      <w:r w:rsidR="003D08E9">
        <w:t xml:space="preserve"> a</w:t>
      </w:r>
      <w:r w:rsidRPr="00EA2B61">
        <w:t xml:space="preserve"> One Way ANOVA on ranks indicated a significant difference was present between groups at 4</w:t>
      </w:r>
      <w:r w:rsidR="0093615E">
        <w:t xml:space="preserve"> </w:t>
      </w:r>
      <w:r w:rsidRPr="00EA2B61">
        <w:t xml:space="preserve">hrs (H= 14.716, 2d.f, p &lt;0.001), and Dunn’s method found that the median of ODN 2006 (17.199) was significantly raised compared to control (15.996) (q = 4.049, p &lt;0.001***). </w:t>
      </w:r>
      <w:r w:rsidR="003D08E9">
        <w:t>A</w:t>
      </w:r>
      <w:r w:rsidRPr="00EB6581">
        <w:t xml:space="preserve"> One Way ANOVA on ranks indicated </w:t>
      </w:r>
      <w:r>
        <w:t>no significant differences were present between the groups at 2</w:t>
      </w:r>
      <w:r w:rsidRPr="00EB6581">
        <w:t>4</w:t>
      </w:r>
      <w:r w:rsidR="0093615E">
        <w:t xml:space="preserve"> </w:t>
      </w:r>
      <w:r w:rsidRPr="00EB6581">
        <w:t>hrs (H= 3.668, 2</w:t>
      </w:r>
      <w:r>
        <w:t xml:space="preserve"> </w:t>
      </w:r>
      <w:r w:rsidRPr="00EB6581">
        <w:t>d.f, p = 0.160)</w:t>
      </w:r>
      <w:r>
        <w:t xml:space="preserve">. </w:t>
      </w:r>
      <w:r w:rsidRPr="008E0C30">
        <w:rPr>
          <w:b/>
        </w:rPr>
        <w:t>C.</w:t>
      </w:r>
      <w:r w:rsidR="004F26DF">
        <w:rPr>
          <w:b/>
        </w:rPr>
        <w:t xml:space="preserve"> </w:t>
      </w:r>
      <w:r w:rsidR="00A44940">
        <w:t>KYNA</w:t>
      </w:r>
      <w:bookmarkEnd w:id="34"/>
      <w:r w:rsidR="00A44940">
        <w:t xml:space="preserve"> levels,</w:t>
      </w:r>
      <w:r w:rsidR="004F26DF">
        <w:rPr>
          <w:b/>
        </w:rPr>
        <w:t xml:space="preserve"> </w:t>
      </w:r>
      <w:r w:rsidR="003D08E9">
        <w:t>a</w:t>
      </w:r>
      <w:r w:rsidRPr="00EB6581">
        <w:t xml:space="preserve"> One Way ANOVA on ranks indicated no significant differences were present between the groups at 4</w:t>
      </w:r>
      <w:r w:rsidR="0093615E">
        <w:t xml:space="preserve"> </w:t>
      </w:r>
      <w:r w:rsidRPr="00EB6581">
        <w:t>hrs (H= 2.839, 2 d.f, p = 0.242)</w:t>
      </w:r>
      <w:r>
        <w:t xml:space="preserve"> or 2</w:t>
      </w:r>
      <w:r w:rsidRPr="00EB6581">
        <w:t>4hrs (H= 1.716, 2 d.f, p = 0.424).</w:t>
      </w:r>
      <w:r>
        <w:t xml:space="preserve"> </w:t>
      </w:r>
    </w:p>
    <w:bookmarkEnd w:id="31"/>
    <w:p w14:paraId="4A4474EE" w14:textId="0BD55C62" w:rsidR="00A90B75" w:rsidRDefault="00F839D1" w:rsidP="00400127">
      <w:pPr>
        <w:spacing w:before="0" w:beforeAutospacing="0" w:after="0" w:afterAutospacing="0"/>
        <w:jc w:val="center"/>
      </w:pPr>
      <w:r>
        <w:rPr>
          <w:noProof/>
        </w:rPr>
        <w:lastRenderedPageBreak/>
        <w:drawing>
          <wp:inline distT="0" distB="0" distL="0" distR="0" wp14:anchorId="1345DE97" wp14:editId="34A3E6D1">
            <wp:extent cx="5682655" cy="7241059"/>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7" cstate="print">
                      <a:extLst>
                        <a:ext uri="{28A0092B-C50C-407E-A947-70E740481C1C}">
                          <a14:useLocalDpi xmlns:a14="http://schemas.microsoft.com/office/drawing/2010/main" val="0"/>
                        </a:ext>
                      </a:extLst>
                    </a:blip>
                    <a:srcRect t="5258" b="4656"/>
                    <a:stretch/>
                  </pic:blipFill>
                  <pic:spPr bwMode="auto">
                    <a:xfrm>
                      <a:off x="0" y="0"/>
                      <a:ext cx="5699715" cy="7262797"/>
                    </a:xfrm>
                    <a:prstGeom prst="rect">
                      <a:avLst/>
                    </a:prstGeom>
                    <a:ln>
                      <a:noFill/>
                    </a:ln>
                    <a:extLst>
                      <a:ext uri="{53640926-AAD7-44D8-BBD7-CCE9431645EC}">
                        <a14:shadowObscured xmlns:a14="http://schemas.microsoft.com/office/drawing/2010/main"/>
                      </a:ext>
                    </a:extLst>
                  </pic:spPr>
                </pic:pic>
              </a:graphicData>
            </a:graphic>
          </wp:inline>
        </w:drawing>
      </w:r>
    </w:p>
    <w:p w14:paraId="6FE796DF" w14:textId="17EBE0A4" w:rsidR="00A90B75" w:rsidRDefault="00400127" w:rsidP="00162944">
      <w:pPr>
        <w:pStyle w:val="Table"/>
        <w:numPr>
          <w:ilvl w:val="0"/>
          <w:numId w:val="0"/>
        </w:numPr>
        <w:spacing w:beforeAutospacing="0" w:after="0"/>
      </w:pPr>
      <w:bookmarkStart w:id="35" w:name="_Hlk97818868"/>
      <w:bookmarkStart w:id="36" w:name="_Hlk98868133"/>
      <w:r>
        <w:t xml:space="preserve">Figure </w:t>
      </w:r>
      <w:r w:rsidR="00BC69A7">
        <w:t>7</w:t>
      </w:r>
      <w:r>
        <w:t xml:space="preserve"> </w:t>
      </w:r>
      <w:r w:rsidR="00BF6114">
        <w:t>KP</w:t>
      </w:r>
      <w:r w:rsidR="00F839D1">
        <w:t xml:space="preserve"> enzyme</w:t>
      </w:r>
      <w:r w:rsidR="00046F52">
        <w:t xml:space="preserve"> </w:t>
      </w:r>
      <w:r w:rsidR="00A90B75">
        <w:t>mRNA expression in stimulated</w:t>
      </w:r>
      <w:r w:rsidR="00945191">
        <w:t xml:space="preserve"> OLC</w:t>
      </w:r>
      <w:r w:rsidR="00A90B75">
        <w:t xml:space="preserve"> </w:t>
      </w:r>
    </w:p>
    <w:bookmarkEnd w:id="35"/>
    <w:p w14:paraId="2880DBE4" w14:textId="51EBD3B7" w:rsidR="00B029FA" w:rsidRDefault="00BF6114" w:rsidP="00162944">
      <w:pPr>
        <w:pStyle w:val="NoSpacing"/>
        <w:spacing w:beforeAutospacing="0"/>
        <w:rPr>
          <w:rFonts w:asciiTheme="majorHAnsi" w:eastAsiaTheme="majorEastAsia" w:hAnsiTheme="majorHAnsi" w:cstheme="majorBidi"/>
          <w:color w:val="2F5496" w:themeColor="accent1" w:themeShade="BF"/>
          <w:sz w:val="32"/>
          <w:szCs w:val="32"/>
        </w:rPr>
      </w:pPr>
      <w:r>
        <w:t>KP</w:t>
      </w:r>
      <w:r w:rsidR="00046F52" w:rsidRPr="00F839D1">
        <w:t xml:space="preserve"> </w:t>
      </w:r>
      <w:r w:rsidR="00A90B75" w:rsidRPr="00F839D1">
        <w:t>mRNA expression</w:t>
      </w:r>
      <w:r w:rsidR="00046F52" w:rsidRPr="00F839D1">
        <w:t xml:space="preserve"> </w:t>
      </w:r>
      <w:r w:rsidR="00945191" w:rsidRPr="00F839D1">
        <w:t>from</w:t>
      </w:r>
      <w:r w:rsidR="00A90B75" w:rsidRPr="00F839D1">
        <w:t xml:space="preserve"> OLCs stimulated with LPS or ODN for 4 or 24 h</w:t>
      </w:r>
      <w:r w:rsidR="008602AF" w:rsidRPr="00F839D1">
        <w:t>rs</w:t>
      </w:r>
      <w:r w:rsidR="00A90B75" w:rsidRPr="00F839D1">
        <w:t>. R</w:t>
      </w:r>
      <w:r w:rsidR="00945191" w:rsidRPr="00F839D1">
        <w:t>T-</w:t>
      </w:r>
      <w:r w:rsidR="00A90B75" w:rsidRPr="00F839D1">
        <w:t>qPCR used to measure</w:t>
      </w:r>
      <w:r w:rsidR="00046F52" w:rsidRPr="00F839D1">
        <w:t xml:space="preserve"> fold expression relative to</w:t>
      </w:r>
      <w:r w:rsidR="00A90B75" w:rsidRPr="00F839D1">
        <w:t xml:space="preserve"> GAPDH</w:t>
      </w:r>
      <w:r w:rsidR="00046F52" w:rsidRPr="00F839D1">
        <w:t xml:space="preserve"> using the 2</w:t>
      </w:r>
      <w:r w:rsidR="00046F52" w:rsidRPr="003E6CF5">
        <w:rPr>
          <w:vertAlign w:val="superscript"/>
        </w:rPr>
        <w:t>–∆∆C</w:t>
      </w:r>
      <w:r w:rsidR="00046F52" w:rsidRPr="0001076E">
        <w:rPr>
          <w:vertAlign w:val="superscript"/>
        </w:rPr>
        <w:t>t</w:t>
      </w:r>
      <w:r w:rsidR="00046F52" w:rsidRPr="00F839D1">
        <w:t xml:space="preserve"> method</w:t>
      </w:r>
      <w:r w:rsidR="00945191" w:rsidRPr="00F839D1">
        <w:t>.</w:t>
      </w:r>
      <w:r w:rsidR="00046F52" w:rsidRPr="00F839D1">
        <w:t xml:space="preserve"> </w:t>
      </w:r>
      <w:r w:rsidR="00945191" w:rsidRPr="00F839D1">
        <w:t>E</w:t>
      </w:r>
      <w:r w:rsidR="00A90B75" w:rsidRPr="00F839D1">
        <w:t xml:space="preserve">ach group represents two repeats from three separate experiments. </w:t>
      </w:r>
      <w:r w:rsidR="00046F52" w:rsidRPr="00F839D1">
        <w:t>A.</w:t>
      </w:r>
      <w:r w:rsidR="00A90B75" w:rsidRPr="00F839D1">
        <w:t xml:space="preserve"> </w:t>
      </w:r>
      <w:bookmarkStart w:id="37" w:name="_Hlk98866751"/>
      <w:r w:rsidR="00046F52" w:rsidRPr="00F839D1">
        <w:t>IDO a</w:t>
      </w:r>
      <w:r w:rsidR="00A90B75" w:rsidRPr="00F839D1">
        <w:t xml:space="preserve"> </w:t>
      </w:r>
      <w:r w:rsidR="00046F52" w:rsidRPr="00F839D1">
        <w:t>O</w:t>
      </w:r>
      <w:r w:rsidR="00A90B75" w:rsidRPr="00F839D1">
        <w:t>ne</w:t>
      </w:r>
      <w:r w:rsidR="00046F52" w:rsidRPr="00F839D1">
        <w:t xml:space="preserve"> W</w:t>
      </w:r>
      <w:r w:rsidR="00A90B75" w:rsidRPr="00F839D1">
        <w:t>ay ANOVA on ranks indicated a significant difference was present between groups at 4</w:t>
      </w:r>
      <w:r w:rsidR="006763F4">
        <w:t xml:space="preserve"> </w:t>
      </w:r>
      <w:r w:rsidR="00A90B75" w:rsidRPr="00F839D1">
        <w:t>hrs (H= 10.152, 2d.f, p = 0.006)</w:t>
      </w:r>
      <w:r w:rsidR="00A51238" w:rsidRPr="00F839D1">
        <w:t xml:space="preserve"> and 24</w:t>
      </w:r>
      <w:r w:rsidR="006763F4">
        <w:t xml:space="preserve"> </w:t>
      </w:r>
      <w:r w:rsidR="00A51238" w:rsidRPr="00F839D1">
        <w:t xml:space="preserve">hrs (H= 9.179, 2d.f, p = 0.010). </w:t>
      </w:r>
      <w:r w:rsidR="00A90B75" w:rsidRPr="00F839D1">
        <w:t>Dunn’s method found that</w:t>
      </w:r>
      <w:r w:rsidR="00A51238" w:rsidRPr="00F839D1">
        <w:t xml:space="preserve"> at 4hrs</w:t>
      </w:r>
      <w:r w:rsidR="00A90B75" w:rsidRPr="00F839D1">
        <w:t xml:space="preserve"> the median of LPS (9.892) was significantly raised compared to control (0.987) (q = 2.812, p</w:t>
      </w:r>
      <w:r w:rsidR="00046F52" w:rsidRPr="00F839D1">
        <w:t xml:space="preserve"> =</w:t>
      </w:r>
      <w:r w:rsidR="00A90B75" w:rsidRPr="00F839D1">
        <w:t xml:space="preserve"> 0.010**)</w:t>
      </w:r>
      <w:r w:rsidR="00A51238" w:rsidRPr="00F839D1">
        <w:t xml:space="preserve"> and that at 24hrs</w:t>
      </w:r>
      <w:bookmarkEnd w:id="37"/>
      <w:r w:rsidR="00A90B75" w:rsidRPr="00F839D1">
        <w:t xml:space="preserve"> the median of ODN (12.234) was significantly raised compared to control (1.000) (q = 2.812, p</w:t>
      </w:r>
      <w:r w:rsidR="00046F52" w:rsidRPr="00F839D1">
        <w:t xml:space="preserve"> =</w:t>
      </w:r>
      <w:r w:rsidR="00A90B75" w:rsidRPr="00F839D1">
        <w:t xml:space="preserve"> 0.010**).</w:t>
      </w:r>
      <w:r w:rsidR="00046F52" w:rsidRPr="00F839D1">
        <w:t xml:space="preserve"> B. AADAT a One Way ANOVA on ranks indicated no significant differences were present between groups at 4hrs (H= 4.012, 2d.f, p = 0.135)</w:t>
      </w:r>
      <w:r w:rsidR="00A51238" w:rsidRPr="00F839D1">
        <w:t xml:space="preserve"> or</w:t>
      </w:r>
      <w:r w:rsidR="00046F52" w:rsidRPr="00F839D1">
        <w:t xml:space="preserve"> 24 hrs (F(2,6) = 2.423, p = 0.123). C. HAAO a One Way ANOVA on ranks indicated no significant differences were present between groups at 4</w:t>
      </w:r>
      <w:r w:rsidR="006763F4">
        <w:t xml:space="preserve"> </w:t>
      </w:r>
      <w:r w:rsidR="00046F52" w:rsidRPr="00F839D1">
        <w:t>hrs (H= 5.509, 2d.f, p = 0.064)</w:t>
      </w:r>
      <w:r w:rsidR="00A51238" w:rsidRPr="00F839D1">
        <w:t xml:space="preserve"> or</w:t>
      </w:r>
      <w:r w:rsidR="00046F52" w:rsidRPr="00F839D1">
        <w:t xml:space="preserve"> 24</w:t>
      </w:r>
      <w:r w:rsidR="006763F4">
        <w:t xml:space="preserve"> </w:t>
      </w:r>
      <w:r w:rsidR="00046F52" w:rsidRPr="00F839D1">
        <w:t>hrs (F(2,6) = 1.128, p = 0.351). D. KMO a One Way ANOVA on ranks indicated a significant difference was present between groups at 4</w:t>
      </w:r>
      <w:r w:rsidR="006763F4">
        <w:t xml:space="preserve"> </w:t>
      </w:r>
      <w:r w:rsidR="00046F52" w:rsidRPr="00F839D1">
        <w:t>hrs (H= 6.222, 2d.f, p = 0.045)</w:t>
      </w:r>
      <w:r w:rsidR="008602AF" w:rsidRPr="00F839D1">
        <w:t xml:space="preserve"> and 24</w:t>
      </w:r>
      <w:r w:rsidR="006763F4">
        <w:t xml:space="preserve"> </w:t>
      </w:r>
      <w:r w:rsidR="008602AF" w:rsidRPr="00F839D1">
        <w:t>hrs (H= 11.661, 2d.f, p = 0.003).</w:t>
      </w:r>
      <w:r w:rsidR="00046F52" w:rsidRPr="00F839D1">
        <w:t xml:space="preserve"> Dunn’s method found that</w:t>
      </w:r>
      <w:r w:rsidR="008602AF" w:rsidRPr="00F839D1">
        <w:t xml:space="preserve"> at 4hrs</w:t>
      </w:r>
      <w:r w:rsidR="00046F52" w:rsidRPr="00F839D1">
        <w:t xml:space="preserve"> the median of LPS (5.106) was significantly raised compared to control (0.994) (q = 2.379, p 0.035*)</w:t>
      </w:r>
      <w:r w:rsidR="008602AF" w:rsidRPr="00F839D1">
        <w:t xml:space="preserve"> and that at 24</w:t>
      </w:r>
      <w:r w:rsidR="006763F4">
        <w:t xml:space="preserve"> </w:t>
      </w:r>
      <w:r w:rsidR="008602AF" w:rsidRPr="00F839D1">
        <w:t>hrs</w:t>
      </w:r>
      <w:r w:rsidR="00046F52" w:rsidRPr="00F839D1">
        <w:t xml:space="preserve"> the median of ODN (7.486) was significantly raised compared to control (1.000) (q = 2.650, p = 0.016*). E.</w:t>
      </w:r>
      <w:r w:rsidR="00945191" w:rsidRPr="00F839D1">
        <w:t xml:space="preserve"> KYNU</w:t>
      </w:r>
      <w:r w:rsidR="00046F52" w:rsidRPr="00F839D1">
        <w:t xml:space="preserve"> </w:t>
      </w:r>
      <w:r w:rsidR="00945191" w:rsidRPr="00F839D1">
        <w:t>a One Way ANOVA indicated a statistically significant difference was present at 4</w:t>
      </w:r>
      <w:r w:rsidR="006763F4">
        <w:t xml:space="preserve"> </w:t>
      </w:r>
      <w:r w:rsidR="00945191" w:rsidRPr="00F839D1">
        <w:t>hrs (F(2,6) = 6.312, p = 0.010) and a pairwise Tukey comparison test found that the mean of LPS (3.224) was significantly raised compared to control (1.018) (q = 4.809, p = 0.011*). A One Way ANOVA on ranks indicated a significant difference was present between groups at 24</w:t>
      </w:r>
      <w:r w:rsidR="006763F4">
        <w:t xml:space="preserve"> </w:t>
      </w:r>
      <w:r w:rsidR="00945191" w:rsidRPr="00F839D1">
        <w:t xml:space="preserve">hrs (H= 9.310, 2d.f, p = 0.010), and Dunn’s method found that the median of LPS (3.347) was significantly raised compared to control (1.000) (q = 3.028, p = 0.005**). F. QPRT a One Way ANOVA on ranks indicated significant differences were present between groups at </w:t>
      </w:r>
      <w:r w:rsidR="008602AF" w:rsidRPr="00F839D1">
        <w:t>24</w:t>
      </w:r>
      <w:r w:rsidR="006763F4">
        <w:t xml:space="preserve"> </w:t>
      </w:r>
      <w:r w:rsidR="008602AF" w:rsidRPr="00F839D1">
        <w:t xml:space="preserve">hrs (H= 11.556, 2d.f, p = 0.003) but not at </w:t>
      </w:r>
      <w:r w:rsidR="00945191" w:rsidRPr="00F839D1">
        <w:t>4</w:t>
      </w:r>
      <w:r w:rsidR="006763F4">
        <w:t xml:space="preserve"> </w:t>
      </w:r>
      <w:r w:rsidR="00945191" w:rsidRPr="00F839D1">
        <w:t>hrs (H= 4.012, 2d.f, p = 0.135)</w:t>
      </w:r>
      <w:r w:rsidR="008602AF" w:rsidRPr="00F839D1">
        <w:t>. D</w:t>
      </w:r>
      <w:r w:rsidR="00945191" w:rsidRPr="00F839D1">
        <w:t>unn’s method found that</w:t>
      </w:r>
      <w:r w:rsidR="008602AF" w:rsidRPr="00F839D1">
        <w:t xml:space="preserve"> at 24</w:t>
      </w:r>
      <w:r w:rsidR="006763F4">
        <w:t xml:space="preserve"> </w:t>
      </w:r>
      <w:r w:rsidR="008602AF" w:rsidRPr="00F839D1">
        <w:t xml:space="preserve">hrs </w:t>
      </w:r>
      <w:r w:rsidR="00945191" w:rsidRPr="00F839D1">
        <w:t>the median of ODN (4.199) was significantly raised compared to control (1.000) (q = 2.704, p = 0.014*).</w:t>
      </w:r>
      <w:bookmarkEnd w:id="36"/>
      <w:r w:rsidR="00B029FA">
        <w:br w:type="page"/>
      </w:r>
    </w:p>
    <w:p w14:paraId="4DCD6C9B" w14:textId="77777777" w:rsidR="00BA7D65" w:rsidRDefault="00BA7D65" w:rsidP="00BA7D65">
      <w:pPr>
        <w:pStyle w:val="Heading1"/>
        <w:spacing w:before="100"/>
        <w:sectPr w:rsidR="00BA7D65" w:rsidSect="008602AF">
          <w:pgSz w:w="11906" w:h="16838"/>
          <w:pgMar w:top="720" w:right="720" w:bottom="720" w:left="720" w:header="709" w:footer="709" w:gutter="0"/>
          <w:cols w:space="708"/>
          <w:docGrid w:linePitch="360"/>
        </w:sectPr>
      </w:pPr>
    </w:p>
    <w:p w14:paraId="72807505" w14:textId="77777777" w:rsidR="00D36735" w:rsidRDefault="00D36735" w:rsidP="00BA7D65">
      <w:pPr>
        <w:pStyle w:val="Heading1"/>
        <w:spacing w:before="100"/>
      </w:pPr>
      <w:r>
        <w:lastRenderedPageBreak/>
        <w:t>Discussion</w:t>
      </w:r>
    </w:p>
    <w:p w14:paraId="6BFBA9DB" w14:textId="0CBF3560" w:rsidR="004D1AFF" w:rsidRPr="004D6083" w:rsidRDefault="5F968D9A" w:rsidP="00BA7D65">
      <w:r w:rsidRPr="004D6083">
        <w:t xml:space="preserve">IDO has been detected in </w:t>
      </w:r>
      <w:r w:rsidR="00400D47">
        <w:t>irreversible pulpitis</w:t>
      </w:r>
      <w:r w:rsidRPr="004D6083">
        <w:t xml:space="preserve"> </w:t>
      </w:r>
      <w:r w:rsidR="7D57CDAE">
        <w:t xml:space="preserve">previously </w:t>
      </w:r>
      <w:r w:rsidR="004D1AFF" w:rsidRPr="004D6083">
        <w:fldChar w:fldCharType="begin">
          <w:fldData xml:space="preserve">PEVuZE5vdGU+PENpdGU+PEF1dGhvcj5MZWU8L0F1dGhvcj48WWVhcj4yMDE2PC9ZZWFyPjxSZWNO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</w:fldData>
        </w:fldChar>
      </w:r>
      <w:r w:rsidR="004D1AFF" w:rsidRPr="004D6083">
        <w:instrText xml:space="preserve"> ADDIN EN.CITE </w:instrText>
      </w:r>
      <w:r w:rsidR="004D1AFF" w:rsidRPr="004D6083">
        <w:fldChar w:fldCharType="begin">
          <w:fldData xml:space="preserve">PEVuZE5vdGU+PENpdGU+PEF1dGhvcj5MZWU8L0F1dGhvcj48WWVhcj4yMDE2PC9ZZWFyPjxSZWNO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Takegawa et al. 2014; Lee et al. 2016)</w:t>
      </w:r>
      <w:r w:rsidR="004D1AFF" w:rsidRPr="004D6083">
        <w:fldChar w:fldCharType="end"/>
      </w:r>
      <w:r w:rsidRPr="004D6083">
        <w:t xml:space="preserve">, but our results are the first to quantify a difference between IDO levels in healthy and </w:t>
      </w:r>
      <w:r w:rsidR="00615313">
        <w:t>irreversibly pulpitic</w:t>
      </w:r>
      <w:r w:rsidRPr="004D6083">
        <w:t xml:space="preserve"> samples and to demonstrate by HPLC that the increased IDO expression translates to an increase in IDO enzyme activity</w:t>
      </w:r>
      <w:r w:rsidR="1ED59DA4" w:rsidRPr="004D6083">
        <w:t xml:space="preserve"> (Figure </w:t>
      </w:r>
      <w:r w:rsidR="00BC69A7">
        <w:t>2</w:t>
      </w:r>
      <w:r w:rsidR="1ED59DA4" w:rsidRPr="004D6083">
        <w:t>)</w:t>
      </w:r>
      <w:r w:rsidRPr="004D6083">
        <w:t xml:space="preserve">. This increased IDO activity means that there is the potential for an altered role of the </w:t>
      </w:r>
      <w:r w:rsidR="00BF6114">
        <w:t>KP</w:t>
      </w:r>
      <w:r w:rsidRPr="004D6083">
        <w:t xml:space="preserve"> within </w:t>
      </w:r>
      <w:r w:rsidR="00F85753">
        <w:t>irreversible pulpitis</w:t>
      </w:r>
      <w:r w:rsidRPr="004D6083">
        <w:t xml:space="preserve"> beyond the immunoregulatory functions of IDO itself.  The increase in IDO activity did not seem to be related to </w:t>
      </w:r>
      <w:r w:rsidR="48829285">
        <w:t>intensity</w:t>
      </w:r>
      <w:r w:rsidR="48829285" w:rsidRPr="004D6083">
        <w:t xml:space="preserve"> </w:t>
      </w:r>
      <w:r w:rsidRPr="004D6083">
        <w:t xml:space="preserve">of self-reported pain or </w:t>
      </w:r>
      <w:r w:rsidR="48829285">
        <w:t>duration of</w:t>
      </w:r>
      <w:r w:rsidRPr="004D6083">
        <w:t xml:space="preserve"> pain prior to treatment. This was explored due to evidence suggesting the duration of pain prior to treatment is linked to the risk of persistent pain developing following root canal treatment </w:t>
      </w:r>
      <w:r w:rsidR="004D1AFF" w:rsidRPr="004D6083">
        <w:fldChar w:fldCharType="begin">
          <w:fldData xml:space="preserve">PEVuZE5vdGU+PENpdGU+PEF1dGhvcj5OaXhkb3JmPC9BdXRob3I+PFllYXI+MjAxNjwvWWVhcj48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</w:fldData>
        </w:fldChar>
      </w:r>
      <w:r w:rsidR="004D1AFF" w:rsidRPr="004D6083">
        <w:instrText xml:space="preserve"> ADDIN EN.CITE </w:instrText>
      </w:r>
      <w:r w:rsidR="004D1AFF" w:rsidRPr="004D6083">
        <w:fldChar w:fldCharType="begin">
          <w:fldData xml:space="preserve">PEVuZE5vdGU+PENpdGU+PEF1dGhvcj5OaXhkb3JmPC9BdXRob3I+PFllYXI+MjAxNjwvWWVhcj48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Nixdorf et al. 2016)</w:t>
      </w:r>
      <w:r w:rsidR="004D1AFF" w:rsidRPr="004D6083">
        <w:fldChar w:fldCharType="end"/>
      </w:r>
      <w:r w:rsidRPr="004D6083">
        <w:t xml:space="preserve"> and</w:t>
      </w:r>
      <w:r w:rsidR="6F8C1F3A">
        <w:t xml:space="preserve"> therefore</w:t>
      </w:r>
      <w:r w:rsidRPr="004D6083">
        <w:t xml:space="preserve"> to explore IDO as a marker for persistent pain risk. Perhaps a stronger indicator of the potential for persistent pain would be the QUIN/KYNA or KYN/TRP ratio, the latter of which is identified in the recent literature as positively correlated with pain intensity in TMD patients </w:t>
      </w:r>
      <w:r w:rsidR="004D1AFF" w:rsidRPr="004D6083">
        <w:fldChar w:fldCharType="begin">
          <w:fldData xml:space="preserve">PEVuZE5vdGU+PENpdGU+PEF1dGhvcj5CYXJqYW5kaTwvQXV0aG9yPjxZZWFyPjIwMjA8L1llYXI+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</w:fldData>
        </w:fldChar>
      </w:r>
      <w:r w:rsidR="004D1AFF" w:rsidRPr="004D6083">
        <w:instrText xml:space="preserve"> ADDIN EN.CITE </w:instrText>
      </w:r>
      <w:r w:rsidR="004D1AFF" w:rsidRPr="004D6083">
        <w:fldChar w:fldCharType="begin">
          <w:fldData xml:space="preserve">PEVuZE5vdGU+PENpdGU+PEF1dGhvcj5CYXJqYW5kaTwvQXV0aG9yPjxZZWFyPjIwMjA8L1llYXI+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Barjandi et al. 2020)</w:t>
      </w:r>
      <w:r w:rsidR="004D1AFF" w:rsidRPr="004D6083">
        <w:fldChar w:fldCharType="end"/>
      </w:r>
      <w:r w:rsidRPr="004D6083">
        <w:t>.</w:t>
      </w:r>
    </w:p>
    <w:p w14:paraId="6F2F8238" w14:textId="4753F1E3" w:rsidR="004D1AFF" w:rsidRPr="004D6083" w:rsidRDefault="5F968D9A" w:rsidP="00BA7D65">
      <w:r>
        <w:t xml:space="preserve">The increase in IDO enzyme activity in </w:t>
      </w:r>
      <w:r w:rsidR="00400D47">
        <w:t>irreversible pulpitis</w:t>
      </w:r>
      <w:r>
        <w:t xml:space="preserve"> is supported by the RT-qPCR results which showed an increase in IDO mRNA expression in </w:t>
      </w:r>
      <w:r w:rsidR="00615313">
        <w:t>irreversibly pulpitic</w:t>
      </w:r>
      <w:r>
        <w:t xml:space="preserve"> samples (Figure </w:t>
      </w:r>
      <w:r w:rsidR="00BC69A7">
        <w:t>3</w:t>
      </w:r>
      <w:r w:rsidR="1ED59DA4">
        <w:t>A</w:t>
      </w:r>
      <w:r>
        <w:t xml:space="preserve">). Subsequently this showed increased mRNA expression of KMO and QPRT and decreased mRNA expression of </w:t>
      </w:r>
      <w:r w:rsidR="290EFE50">
        <w:t>HAAO</w:t>
      </w:r>
      <w:r w:rsidR="1B3CE0D3">
        <w:t xml:space="preserve"> the gene of KATII</w:t>
      </w:r>
      <w:r>
        <w:t xml:space="preserve"> (Figure </w:t>
      </w:r>
      <w:r w:rsidR="00ED2E4D">
        <w:t>3</w:t>
      </w:r>
      <w:r>
        <w:t xml:space="preserve">) in </w:t>
      </w:r>
      <w:r w:rsidR="00400D47">
        <w:t>irreversible pulpitis</w:t>
      </w:r>
      <w:r>
        <w:t xml:space="preserve"> tissue compared to healthy tissue with no changes to mRNA expression of the other enzymes tested. A </w:t>
      </w:r>
      <w:r w:rsidR="65FC1426">
        <w:t>schematic</w:t>
      </w:r>
      <w:r>
        <w:t xml:space="preserve"> of the pathway </w:t>
      </w:r>
      <w:r w:rsidR="65FC1426">
        <w:t xml:space="preserve">incorporating </w:t>
      </w:r>
      <w:r>
        <w:t xml:space="preserve">the results from mRNA expression can be seen in Figure </w:t>
      </w:r>
      <w:r w:rsidR="00BC69A7">
        <w:t>8</w:t>
      </w:r>
      <w:r>
        <w:t xml:space="preserve">. These results indicate that for pulpitic samples KATII mRNA expression and potential generation of the neuroprotective KYNA is markedly reduced (almost 14 times lower) whilst increases in KMO and QPRT mRNA expression were almost 5 times higher in </w:t>
      </w:r>
      <w:r w:rsidR="00400D47">
        <w:t>irreversible pulpitis</w:t>
      </w:r>
      <w:r>
        <w:t xml:space="preserve"> tissue compared to healthy tissue. </w:t>
      </w:r>
    </w:p>
    <w:p w14:paraId="780F8054" w14:textId="381F2A10" w:rsidR="004D1AFF" w:rsidRPr="004D6083" w:rsidRDefault="5F968D9A" w:rsidP="00BA7D65">
      <w:r w:rsidRPr="004D6083">
        <w:t xml:space="preserve">In health, the </w:t>
      </w:r>
      <w:r w:rsidR="00BF6114">
        <w:t>KP</w:t>
      </w:r>
      <w:r w:rsidRPr="004D6083">
        <w:t xml:space="preserve"> is in equilibrium with QUIN and KYNA production. Upsets to this equilibrium are associated with imbalances in activation of NMDA receptors and is linked to several chronic conditions including depression, bipolar </w:t>
      </w:r>
      <w:r w:rsidR="3C8093D8" w:rsidRPr="004D6083">
        <w:t>disorder,</w:t>
      </w:r>
      <w:r w:rsidRPr="004D6083">
        <w:t xml:space="preserve"> and Alzheimer’s disease </w:t>
      </w:r>
      <w:r w:rsidR="004D1AFF" w:rsidRPr="004D6083">
        <w:fldChar w:fldCharType="begin">
          <w:fldData xml:space="preserve">PEVuZE5vdGU+PENpdGU+PEF1dGhvcj5NeWludDwvQXV0aG9yPjxZZWFyPjIwMDc8L1llYXI+PFJl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</w:fldData>
        </w:fldChar>
      </w:r>
      <w:r w:rsidR="004D1AFF" w:rsidRPr="004D6083">
        <w:instrText xml:space="preserve"> ADDIN EN.CITE </w:instrText>
      </w:r>
      <w:r w:rsidR="004D1AFF" w:rsidRPr="004D6083">
        <w:fldChar w:fldCharType="begin">
          <w:fldData xml:space="preserve">PEVuZE5vdGU+PENpdGU+PEF1dGhvcj5NeWludDwvQXV0aG9yPjxZZWFyPjIwMDc8L1llYXI+PFJl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Guillemin et al. 2003; Myint et al. 2007; Birner et al. 2017)</w:t>
      </w:r>
      <w:r w:rsidR="004D1AFF" w:rsidRPr="004D6083">
        <w:fldChar w:fldCharType="end"/>
      </w:r>
      <w:r w:rsidRPr="004D6083">
        <w:t xml:space="preserve">. The equilibrium is demonstrated in a </w:t>
      </w:r>
      <w:r w:rsidR="65FC1426" w:rsidRPr="004D6083">
        <w:t>Hunting</w:t>
      </w:r>
      <w:r w:rsidR="00ED2E4D">
        <w:t>t</w:t>
      </w:r>
      <w:r w:rsidR="65FC1426">
        <w:t>on</w:t>
      </w:r>
      <w:r w:rsidRPr="004D6083">
        <w:t xml:space="preserve"> disease model of fruit flies which showed that when KMO was knocked-out or pharmacologically blocked it led to a significant shift towards KYNA production and an associated reduction in neurodegeneration </w:t>
      </w:r>
      <w:r w:rsidR="004D1AFF" w:rsidRPr="004D6083">
        <w:fldChar w:fldCharType="begin">
          <w:fldData xml:space="preserve">PEVuZE5vdGU+PENpdGU+PEF1dGhvcj5DYW1wZXNhbjwvQXV0aG9yPjxZZWFyPjIwMTE8L1llYXI+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</w:fldData>
        </w:fldChar>
      </w:r>
      <w:r w:rsidR="004D1AFF" w:rsidRPr="004D6083">
        <w:instrText xml:space="preserve"> ADDIN EN.CITE </w:instrText>
      </w:r>
      <w:r w:rsidR="004D1AFF" w:rsidRPr="004D6083">
        <w:fldChar w:fldCharType="begin">
          <w:fldData xml:space="preserve">PEVuZE5vdGU+PENpdGU+PEF1dGhvcj5DYW1wZXNhbjwvQXV0aG9yPjxZZWFyPjIwMTE8L1llYXI+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Campesan et al. 2011)</w:t>
      </w:r>
      <w:r w:rsidR="004D1AFF" w:rsidRPr="004D6083">
        <w:fldChar w:fldCharType="end"/>
      </w:r>
      <w:r w:rsidRPr="004D6083">
        <w:t xml:space="preserve">. Our results in pulp tissue are of mRNA expression and not levels of proteins present, but they provide evidence to suggest that the increase in IDO enzyme activity identified in our data may drive the </w:t>
      </w:r>
      <w:r w:rsidR="00BF6114">
        <w:t>KP</w:t>
      </w:r>
      <w:r w:rsidRPr="004D6083">
        <w:t xml:space="preserve"> towards QUIN production and an associated increase in pain hypersensitivity mediated initially through NMDA receptor activation. The increase in IDO enzyme activity could also increase </w:t>
      </w:r>
      <w:r w:rsidR="32CD9D28" w:rsidRPr="004D6083">
        <w:t>Picolinic acid</w:t>
      </w:r>
      <w:r w:rsidRPr="004D6083">
        <w:t xml:space="preserve"> production reducing the neurotoxic effect, but </w:t>
      </w:r>
      <w:r w:rsidRPr="004D6083">
        <w:rPr>
          <w:b/>
          <w:bCs/>
        </w:rPr>
        <w:t>not</w:t>
      </w:r>
      <w:r w:rsidRPr="004D6083">
        <w:t xml:space="preserve"> the neuroexcitatory function, of QUIN which could therefore prolong the neuroinflammation and hypersensitivity experienced </w:t>
      </w:r>
      <w:r w:rsidR="004D1AFF" w:rsidRPr="004D6083">
        <w:fldChar w:fldCharType="begin"/>
      </w:r>
      <w:r w:rsidR="004D1AFF" w:rsidRPr="004D6083">
        <w:instrText xml:space="preserve"> ADDIN EN.CITE &lt;EndNote&gt;&lt;Cite&gt;&lt;Author&gt;Beninger&lt;/Author&gt;&lt;Year&gt;1994&lt;/Year&gt;&lt;RecNum&gt;129&lt;/RecNum&gt;&lt;DisplayText&gt;(Beninger et al. 1994)&lt;/DisplayText&gt;&lt;record&gt;&lt;rec-number&gt;129&lt;/rec-number&gt;&lt;foreign-keys&gt;&lt;key app="EN" db-id="fzvr0dpvptrzxfed9r7xfw2l2rts5e0s2pzp" timestamp="1641416145"&gt;129&lt;/key&gt;&lt;/foreign-keys&gt;&lt;ref-type name="Journal Article"&gt;17&lt;/ref-type&gt;&lt;contributors&gt;&lt;authors&gt;&lt;author&gt;Beninger, R. J.&lt;/author&gt;&lt;author&gt;Colton, A. M.&lt;/author&gt;&lt;author&gt;Ingles, J. L.&lt;/author&gt;&lt;author&gt;Jhamandas, K.&lt;/author&gt;&lt;author&gt;Boegman, R. J.&lt;/author&gt;&lt;/authors&gt;&lt;/contributors&gt;&lt;titles&gt;&lt;title&gt;Picolinic acid blocks the neurotoxic but not the neuroexcitant properties of quinolinic acid in the rat brain: Evidence from turning behaviour and tyrosine hydroxylase immunohistochemistry&lt;/title&gt;&lt;secondary-title&gt;Neuroscience&lt;/secondary-title&gt;&lt;/titles&gt;&lt;periodical&gt;&lt;full-title&gt;Neuroscience&lt;/full-title&gt;&lt;/periodical&gt;&lt;pages&gt;603-612&lt;/pages&gt;&lt;volume&gt;61&lt;/volume&gt;&lt;number&gt;3&lt;/number&gt;&lt;dates&gt;&lt;year&gt;1994&lt;/year&gt;&lt;pub-dates&gt;&lt;date&gt;1994/08/01/&lt;/date&gt;&lt;/pub-dates&gt;&lt;/dates&gt;&lt;isbn&gt;0306-4522&lt;/isbn&gt;&lt;urls&gt;&lt;related-urls&gt;&lt;url&gt;https://www.sciencedirect.com/science/article/pii/0306452294904383&lt;/url&gt;&lt;/related-urls&gt;&lt;/urls&gt;&lt;electronic-resource-num&gt;https://doi.org/10.1016/0306-4522(94)90438-3&lt;/electronic-resource-num&gt;&lt;/record&gt;&lt;/Cite&gt;&lt;/EndNote&gt;</w:instrText>
      </w:r>
      <w:r w:rsidR="004D1AFF" w:rsidRPr="004D6083">
        <w:fldChar w:fldCharType="separate"/>
      </w:r>
      <w:r w:rsidRPr="004D6083">
        <w:rPr>
          <w:noProof/>
        </w:rPr>
        <w:t>(Beninger et al. 1994)</w:t>
      </w:r>
      <w:r w:rsidR="004D1AFF" w:rsidRPr="004D6083">
        <w:fldChar w:fldCharType="end"/>
      </w:r>
      <w:r w:rsidRPr="004D6083">
        <w:t xml:space="preserve">. Yet if QUIN is producing neuroinflammation in </w:t>
      </w:r>
      <w:r w:rsidR="00F85753">
        <w:t>irreversible pulpitis</w:t>
      </w:r>
      <w:r w:rsidRPr="004D6083">
        <w:t xml:space="preserve"> there exists the potential for this to be targeted therapeutically</w:t>
      </w:r>
      <w:r w:rsidR="79528E4A" w:rsidRPr="004D6083">
        <w:t>.</w:t>
      </w:r>
    </w:p>
    <w:p w14:paraId="05BB2123" w14:textId="77777777" w:rsidR="004D1AFF" w:rsidRPr="004D1AFF" w:rsidRDefault="004D1AFF" w:rsidP="00BA7D65">
      <w:pPr>
        <w:jc w:val="center"/>
        <w:rPr>
          <w:highlight w:val="yellow"/>
        </w:rPr>
      </w:pPr>
      <w:r w:rsidRPr="004D6083">
        <w:rPr>
          <w:noProof/>
        </w:rPr>
        <w:lastRenderedPageBreak/>
        <w:drawing>
          <wp:inline distT="0" distB="0" distL="0" distR="0" wp14:anchorId="558AC481" wp14:editId="47A15D02">
            <wp:extent cx="5400675" cy="5954974"/>
            <wp:effectExtent l="0" t="0" r="0" b="825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l="9719" r="9647" b="29407"/>
                    <a:stretch/>
                  </pic:blipFill>
                  <pic:spPr bwMode="auto">
                    <a:xfrm>
                      <a:off x="0" y="0"/>
                      <a:ext cx="5407330" cy="5962312"/>
                    </a:xfrm>
                    <a:prstGeom prst="rect">
                      <a:avLst/>
                    </a:prstGeom>
                    <a:ln>
                      <a:noFill/>
                    </a:ln>
                    <a:extLst>
                      <a:ext uri="{53640926-AAD7-44D8-BBD7-CCE9431645EC}">
                        <a14:shadowObscured xmlns:a14="http://schemas.microsoft.com/office/drawing/2010/main"/>
                      </a:ext>
                    </a:extLst>
                  </pic:spPr>
                </pic:pic>
              </a:graphicData>
            </a:graphic>
          </wp:inline>
        </w:drawing>
      </w:r>
    </w:p>
    <w:p w14:paraId="76F2F0B0" w14:textId="2B733A53" w:rsidR="004D1AFF" w:rsidRPr="004D6083" w:rsidRDefault="00162944" w:rsidP="00BA7D65">
      <w:pPr>
        <w:pStyle w:val="Figure"/>
      </w:pPr>
      <w:r w:rsidRPr="004D6083">
        <w:t xml:space="preserve">Figure </w:t>
      </w:r>
      <w:r w:rsidR="00BC69A7">
        <w:t>8</w:t>
      </w:r>
      <w:r w:rsidRPr="004D6083">
        <w:t xml:space="preserve"> </w:t>
      </w:r>
      <w:r w:rsidR="00BF6114">
        <w:t>KP</w:t>
      </w:r>
      <w:r w:rsidR="004D1AFF" w:rsidRPr="004D6083">
        <w:t xml:space="preserve"> mRNA expression in </w:t>
      </w:r>
      <w:r w:rsidR="00F85753">
        <w:t>irreversible pulpitis</w:t>
      </w:r>
    </w:p>
    <w:p w14:paraId="25110F42" w14:textId="77777777" w:rsidR="00312A2C" w:rsidRDefault="0036582B" w:rsidP="00312A2C">
      <w:pPr>
        <w:pStyle w:val="NoSpacing"/>
      </w:pPr>
      <w:r>
        <w:t xml:space="preserve">The </w:t>
      </w:r>
      <w:r w:rsidR="00BF6114">
        <w:t>KP</w:t>
      </w:r>
      <w:r w:rsidR="004D1AFF" w:rsidRPr="004D6083">
        <w:t xml:space="preserve"> in humans</w:t>
      </w:r>
      <w:r w:rsidR="003E6CF5">
        <w:t>,</w:t>
      </w:r>
      <w:r w:rsidR="004D1AFF" w:rsidRPr="004D6083">
        <w:t xml:space="preserve"> updated to show qPCR results for relative quantification of enzyme mRNA expression with enzymes highlighted in bold. Green arrows up or red arrows down indicate increases or decreased in mRNA expression respectively for inflamed samples relative to healthy samples. Grey equals symbol denotes no change between inflamed and healthy samples was found.</w:t>
      </w:r>
    </w:p>
    <w:p w14:paraId="610879E2" w14:textId="1A61629E" w:rsidR="004D1AFF" w:rsidRDefault="004D1AFF" w:rsidP="00312A2C">
      <w:pPr>
        <w:pStyle w:val="NoSpacing"/>
      </w:pPr>
      <w:r w:rsidRPr="004D6083">
        <w:t xml:space="preserve"> </w:t>
      </w:r>
    </w:p>
    <w:p w14:paraId="047343D3" w14:textId="00E8B633" w:rsidR="00337EF8" w:rsidRPr="004D6083" w:rsidRDefault="15A0AA69" w:rsidP="00BA7D65">
      <w:r>
        <w:t>I</w:t>
      </w:r>
      <w:r w:rsidR="0603B15C">
        <w:t>mmunofluorescence</w:t>
      </w:r>
      <w:r>
        <w:t xml:space="preserve"> imaging confirm</w:t>
      </w:r>
      <w:r w:rsidR="0603B15C">
        <w:t>s</w:t>
      </w:r>
      <w:r>
        <w:t xml:space="preserve"> previous findings in the literature that increases in IDO expression are present within </w:t>
      </w:r>
      <w:r w:rsidR="00400D47">
        <w:t>irreversible pulpitis</w:t>
      </w:r>
      <w:r>
        <w:t xml:space="preserve"> tissue and appear</w:t>
      </w:r>
      <w:r w:rsidR="7CE2E8F6">
        <w:t>s</w:t>
      </w:r>
      <w:r>
        <w:t xml:space="preserve"> to occur alongside an increase in KYN expression as shown by the merging of antibody staining (green and magenta in Figure </w:t>
      </w:r>
      <w:r w:rsidR="00BC69A7">
        <w:t>4</w:t>
      </w:r>
      <w:r w:rsidR="72A5BFCE">
        <w:t>A</w:t>
      </w:r>
      <w:r>
        <w:t>). During initial analysis of the slides, fibre-like structures were highlighted in both KYN and IDO. I</w:t>
      </w:r>
      <w:r w:rsidR="398571BD">
        <w:t>t was suspect</w:t>
      </w:r>
      <w:r w:rsidR="23D7AC98">
        <w:t>ed</w:t>
      </w:r>
      <w:r w:rsidR="398571BD">
        <w:t xml:space="preserve"> that these may be blood vessels or nerves, prompting investigation by</w:t>
      </w:r>
      <w:r>
        <w:t xml:space="preserve"> staining with vWF and NFH. Staining with vWF did not show merging of signals with either KYN or IDO other than what might be seen from increased inflammatory cells in blood vessels. Staining with NFH however did provide strong merging of signals for both KYN and IDO to NFH</w:t>
      </w:r>
      <w:r w:rsidR="23D7AC98">
        <w:t>,</w:t>
      </w:r>
      <w:r>
        <w:t xml:space="preserve"> staining the fibres in yellow (Figure </w:t>
      </w:r>
      <w:r w:rsidR="00BC69A7">
        <w:lastRenderedPageBreak/>
        <w:t>4</w:t>
      </w:r>
      <w:r w:rsidR="72A5BFCE">
        <w:t>B)</w:t>
      </w:r>
      <w:r>
        <w:t xml:space="preserve">. Although NFH is usually associated with myelinated fibres in other tissues, the majority of fibres in the dental pulp with the exception of sympathetic fibres are positive for NFH and are unmyelinated even though many of these are myelinated proximal to this </w:t>
      </w:r>
      <w:r w:rsidR="004D1AFF">
        <w:fldChar w:fldCharType="begin"/>
      </w:r>
      <w:r w:rsidR="004D1AFF">
        <w:instrText xml:space="preserve"> ADDIN EN.CITE &lt;EndNote&gt;&lt;Cite&gt;&lt;Author&gt;Henry&lt;/Author&gt;&lt;Year&gt;2012&lt;/Year&gt;&lt;RecNum&gt;143&lt;/RecNum&gt;&lt;DisplayText&gt;(Henry et al. 2012)&lt;/DisplayText&gt;&lt;record&gt;&lt;rec-number&gt;143&lt;/rec-number&gt;&lt;foreign-keys&gt;&lt;key app="EN" db-id="fzvr0dpvptrzxfed9r7xfw2l2rts5e0s2pzp" timestamp="1641854602"&gt;143&lt;/key&gt;&lt;/foreign-keys&gt;&lt;ref-type name="Journal Article"&gt;17&lt;/ref-type&gt;&lt;contributors&gt;&lt;authors&gt;&lt;author&gt;Henry, Michael A.&lt;/author&gt;&lt;author&gt;Luo, Songjiang&lt;/author&gt;&lt;author&gt;Levinson, S. Rock&lt;/author&gt;&lt;/authors&gt;&lt;/contributors&gt;&lt;titles&gt;&lt;title&gt;Unmyelinated nerve fibers in the human dental pulp express markers for myelinated fibers and show sodium channel accumulations&lt;/title&gt;&lt;secondary-title&gt;BMC neuroscience&lt;/secondary-title&gt;&lt;alt-title&gt;BMC Neurosci&lt;/alt-title&gt;&lt;/titles&gt;&lt;periodical&gt;&lt;full-title&gt;BMC neuroscience&lt;/full-title&gt;&lt;abbr-1&gt;BMC Neurosci&lt;/abbr-1&gt;&lt;/periodical&gt;&lt;alt-periodical&gt;&lt;full-title&gt;BMC neuroscience&lt;/full-title&gt;&lt;abbr-1&gt;BMC Neurosci&lt;/abbr-1&gt;&lt;/alt-periodical&gt;&lt;pages&gt;29-29&lt;/pages&gt;&lt;volume&gt;13&lt;/volume&gt;&lt;keywords&gt;&lt;keyword&gt;Contactin 1/metabolism&lt;/keyword&gt;&lt;keyword&gt;Dental Pulp/*cytology&lt;/keyword&gt;&lt;keyword&gt;Humans&lt;/keyword&gt;&lt;keyword&gt;Microscopy, Confocal&lt;/keyword&gt;&lt;keyword&gt;Myelin Basic Protein/metabolism&lt;/keyword&gt;&lt;keyword&gt;Nerve Fibers, Myelinated/metabolism&lt;/keyword&gt;&lt;keyword&gt;Nerve Fibers, Unmyelinated/*metabolism&lt;/keyword&gt;&lt;keyword&gt;Neurofilament Proteins/*metabolism&lt;/keyword&gt;&lt;keyword&gt;S100 Proteins/metabolism&lt;/keyword&gt;&lt;keyword&gt;Sodium Channels/*metabolism&lt;/keyword&gt;&lt;keyword&gt;Tyrosine 3-Monooxygenase/metabolism&lt;/keyword&gt;&lt;keyword&gt;Ubiquitin Thiolesterase/metabolism&lt;/keyword&gt;&lt;/keywords&gt;&lt;dates&gt;&lt;year&gt;2012&lt;/year&gt;&lt;/dates&gt;&lt;publisher&gt;BioMed Central&lt;/publisher&gt;&lt;isbn&gt;1471-2202&lt;/isbn&gt;&lt;accession-num&gt;22429267&lt;/accession-num&gt;&lt;urls&gt;&lt;related-urls&gt;&lt;url&gt;https://pubmed.ncbi.nlm.nih.gov/22429267&lt;/url&gt;&lt;url&gt;https://www.ncbi.nlm.nih.gov/pmc/articles/PMC3323891/&lt;/url&gt;&lt;/related-urls&gt;&lt;/urls&gt;&lt;electronic-resource-num&gt;10.1186/1471-2202-13-29&lt;/electronic-resource-num&gt;&lt;remote-database-name&gt;PubMed&lt;/remote-database-name&gt;&lt;language&gt;eng&lt;/language&gt;&lt;/record&gt;&lt;/Cite&gt;&lt;/EndNote&gt;</w:instrText>
      </w:r>
      <w:r w:rsidR="004D1AFF">
        <w:fldChar w:fldCharType="separate"/>
      </w:r>
      <w:r w:rsidRPr="341801EF">
        <w:rPr>
          <w:noProof/>
        </w:rPr>
        <w:t>(Henry et al. 2012)</w:t>
      </w:r>
      <w:r w:rsidR="004D1AFF">
        <w:fldChar w:fldCharType="end"/>
      </w:r>
      <w:r>
        <w:t xml:space="preserve">. This means that NFH is likely a generic marker for sensory afferent fibres in dental pulp tissue. </w:t>
      </w:r>
    </w:p>
    <w:p w14:paraId="16CF3BE8" w14:textId="5E2B4E9E" w:rsidR="004D1AFF" w:rsidRPr="004D6083" w:rsidRDefault="15A0AA69" w:rsidP="00BA7D65">
      <w:r w:rsidRPr="004D6083">
        <w:t>The localisation of KYN/IDO with afferent sensory fibres has not been reported previously. The intimacy of this association means that any potential</w:t>
      </w:r>
      <w:r w:rsidR="398571BD" w:rsidRPr="004D6083">
        <w:t xml:space="preserve"> shift in KP</w:t>
      </w:r>
      <w:r w:rsidRPr="004D6083">
        <w:t xml:space="preserve"> catabolism to</w:t>
      </w:r>
      <w:r w:rsidR="398571BD" w:rsidRPr="004D6083">
        <w:t>wards</w:t>
      </w:r>
      <w:r w:rsidRPr="004D6083">
        <w:t xml:space="preserve"> QUIN, and the subsequent uptake would be excitotoxic to any neurons regardless of origin.  </w:t>
      </w:r>
      <w:r w:rsidR="398571BD" w:rsidRPr="004D6083">
        <w:t xml:space="preserve">Immunofluorescence </w:t>
      </w:r>
      <w:r w:rsidRPr="004D6083">
        <w:t xml:space="preserve">demonstrated that IDO was associated with CD68, a marker for macrophages (Figure </w:t>
      </w:r>
      <w:r w:rsidR="00BC69A7">
        <w:t>4C</w:t>
      </w:r>
      <w:r w:rsidRPr="004D6083">
        <w:t xml:space="preserve">) as reported previously </w:t>
      </w:r>
      <w:r w:rsidR="004D1AFF" w:rsidRPr="004D6083">
        <w:fldChar w:fldCharType="begin">
          <w:fldData xml:space="preserve">PEVuZE5vdGU+PENpdGU+PEF1dGhvcj5MZWU8L0F1dGhvcj48WWVhcj4yMDE2PC9ZZWFyPjxSZWNO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</w:fldData>
        </w:fldChar>
      </w:r>
      <w:r w:rsidR="004D1AFF" w:rsidRPr="004D6083">
        <w:instrText xml:space="preserve"> ADDIN EN.CITE </w:instrText>
      </w:r>
      <w:r w:rsidR="004D1AFF" w:rsidRPr="004D6083">
        <w:fldChar w:fldCharType="begin">
          <w:fldData xml:space="preserve">PEVuZE5vdGU+PENpdGU+PEF1dGhvcj5MZWU8L0F1dGhvcj48WWVhcj4yMDE2PC9ZZWFyPjxSZWNO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Lee et al. 2016)</w:t>
      </w:r>
      <w:r w:rsidR="004D1AFF" w:rsidRPr="004D6083">
        <w:fldChar w:fldCharType="end"/>
      </w:r>
      <w:r w:rsidRPr="004D6083">
        <w:rPr>
          <w:rStyle w:val="CommentReference"/>
        </w:rPr>
        <w:t xml:space="preserve">, </w:t>
      </w:r>
      <w:r w:rsidRPr="004D6083">
        <w:t xml:space="preserve">but also showed an association between KYN and CD68, indicating that further parts of the </w:t>
      </w:r>
      <w:r w:rsidR="00BF6114">
        <w:t>KP</w:t>
      </w:r>
      <w:r w:rsidRPr="004D6083">
        <w:t xml:space="preserve"> may take place in these cells. Even with the merging of signal associated with CD68 and NFH there was a much more widespread increase in IDO and KYN than just these tissues indicating that many cell types are involved and potentially contributing to extracellular release of </w:t>
      </w:r>
      <w:r w:rsidR="23D7AC98">
        <w:t>KP c</w:t>
      </w:r>
      <w:r w:rsidRPr="004D6083">
        <w:t>atabolites</w:t>
      </w:r>
      <w:r w:rsidR="23D7AC98">
        <w:t xml:space="preserve"> and potential neuroinflammation</w:t>
      </w:r>
      <w:r w:rsidRPr="004D6083">
        <w:t>.</w:t>
      </w:r>
    </w:p>
    <w:p w14:paraId="56C4559E" w14:textId="2F69BE77" w:rsidR="004D1AFF" w:rsidRPr="004D6083" w:rsidRDefault="15A0AA69" w:rsidP="00BA7D65">
      <w:r w:rsidRPr="004D6083">
        <w:t xml:space="preserve">For a few stages of the </w:t>
      </w:r>
      <w:r w:rsidR="00BF6114">
        <w:t>KP</w:t>
      </w:r>
      <w:r w:rsidRPr="004D6083">
        <w:t xml:space="preserve"> there are several isozymes which can facilitate catabolism: IDO1, IDO2 and TDO for the degradation of TRP, and KATI-KATIV to produce KYNA from KYN. Due to the limited amount of tissue obtained it was not possible to analyse all these isozymes. IDO1 was selected for this study as it is the most biologically active form with a much higher activity on </w:t>
      </w:r>
      <w:r w:rsidR="00BF6114">
        <w:t>TRP</w:t>
      </w:r>
      <w:r w:rsidRPr="004D6083">
        <w:t xml:space="preserve"> compared to IDO2 </w:t>
      </w:r>
      <w:r w:rsidR="004D1AFF" w:rsidRPr="004D6083">
        <w:fldChar w:fldCharType="begin">
          <w:fldData xml:space="preserve">PEVuZE5vdGU+PENpdGU+PEF1dGhvcj5CYWxsPC9BdXRob3I+PFllYXI+MjAwNzwvWWVhcj48UmVj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=
</w:fldData>
        </w:fldChar>
      </w:r>
      <w:r w:rsidR="004D1AFF" w:rsidRPr="004D6083">
        <w:instrText xml:space="preserve"> ADDIN EN.CITE </w:instrText>
      </w:r>
      <w:r w:rsidR="004D1AFF" w:rsidRPr="004D6083">
        <w:fldChar w:fldCharType="begin">
          <w:fldData xml:space="preserve">PEVuZE5vdGU+PENpdGU+PEF1dGhvcj5CYWxsPC9BdXRob3I+PFllYXI+MjAwNzwvWWVhcj48UmVj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=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Ball et al. 2007; Metz et al. 2007)</w:t>
      </w:r>
      <w:r w:rsidR="004D1AFF" w:rsidRPr="004D6083">
        <w:fldChar w:fldCharType="end"/>
      </w:r>
      <w:r w:rsidRPr="004D6083">
        <w:t xml:space="preserve">. TDO was discounted for this study as it is predominantly found in the liver </w:t>
      </w:r>
      <w:r w:rsidR="004D1AFF" w:rsidRPr="004D6083">
        <w:fldChar w:fldCharType="begin"/>
      </w:r>
      <w:r w:rsidR="004D1AFF" w:rsidRPr="004D6083">
        <w:instrText xml:space="preserve"> ADDIN EN.CITE &lt;EndNote&gt;&lt;Cite&gt;&lt;Author&gt;Britan&lt;/Author&gt;&lt;Year&gt;2006&lt;/Year&gt;&lt;RecNum&gt;146&lt;/RecNum&gt;&lt;DisplayText&gt;(Britan et al. 2006)&lt;/DisplayText&gt;&lt;record&gt;&lt;rec-number&gt;146&lt;/rec-number&gt;&lt;foreign-keys&gt;&lt;key app="EN" db-id="fzvr0dpvptrzxfed9r7xfw2l2rts5e0s2pzp" timestamp="1641905902"&gt;146&lt;/key&gt;&lt;/foreign-keys&gt;&lt;ref-type name="Journal Article"&gt;17&lt;/ref-type&gt;&lt;contributors&gt;&lt;authors&gt;&lt;author&gt;Britan, Aurore&lt;/author&gt;&lt;author&gt;Maffre, Violette&lt;/author&gt;&lt;author&gt;Tone, Shigenobu&lt;/author&gt;&lt;author&gt;Drevet, Joël R.&lt;/author&gt;&lt;/authors&gt;&lt;/contributors&gt;&lt;titles&gt;&lt;title&gt;Quantitative and spatial differences in the expression of tryptophan-metabolizing enzymes in mouse epididymis&lt;/title&gt;&lt;secondary-title&gt;Cell and Tissue Research&lt;/secondary-title&gt;&lt;/titles&gt;&lt;periodical&gt;&lt;full-title&gt;Cell and Tissue Research&lt;/full-title&gt;&lt;/periodical&gt;&lt;pages&gt;301-310&lt;/pages&gt;&lt;volume&gt;324&lt;/volume&gt;&lt;number&gt;2&lt;/number&gt;&lt;dates&gt;&lt;year&gt;2006&lt;/year&gt;&lt;pub-dates&gt;&lt;date&gt;2006/05/01&lt;/date&gt;&lt;/pub-dates&gt;&lt;/dates&gt;&lt;isbn&gt;1432-0878&lt;/isbn&gt;&lt;urls&gt;&lt;related-urls&gt;&lt;url&gt;https://doi.org/10.1007/s00441-005-0151-7&lt;/url&gt;&lt;/related-urls&gt;&lt;/urls&gt;&lt;electronic-resource-num&gt;10.1007/s00441-005-0151-7&lt;/electronic-resource-num&gt;&lt;/record&gt;&lt;/Cite&gt;&lt;/EndNote&gt;</w:instrText>
      </w:r>
      <w:r w:rsidR="004D1AFF" w:rsidRPr="004D6083">
        <w:fldChar w:fldCharType="separate"/>
      </w:r>
      <w:r w:rsidRPr="004D6083">
        <w:rPr>
          <w:noProof/>
        </w:rPr>
        <w:t>(Britan et al. 2006)</w:t>
      </w:r>
      <w:r w:rsidR="004D1AFF" w:rsidRPr="004D6083">
        <w:fldChar w:fldCharType="end"/>
      </w:r>
      <w:r w:rsidRPr="004D6083">
        <w:t xml:space="preserve"> rather than peripheral tissues. KATII was selected for the study as it is well characterised, is reported to have the highest catalytic efficiency to KYN of the isozymes and operates at a physiological pH unlike KATIII </w:t>
      </w:r>
      <w:r w:rsidR="004D1AFF" w:rsidRPr="004D6083">
        <w:fldChar w:fldCharType="begin">
          <w:fldData xml:space="preserve">PEVuZE5vdGU+PENpdGU+PEF1dGhvcj5IYW48L0F1dGhvcj48WWVhcj4yMDA4PC9ZZWFyPjxSZWNO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==
</w:fldData>
        </w:fldChar>
      </w:r>
      <w:r w:rsidR="004D1AFF" w:rsidRPr="004D6083">
        <w:instrText xml:space="preserve"> ADDIN EN.CITE </w:instrText>
      </w:r>
      <w:r w:rsidR="004D1AFF" w:rsidRPr="004D6083">
        <w:fldChar w:fldCharType="begin">
          <w:fldData xml:space="preserve">PEVuZE5vdGU+PENpdGU+PEF1dGhvcj5IYW48L0F1dGhvcj48WWVhcj4yMDA4PC9ZZWFyPjxSZWNO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==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Han et al. 2004; Han et al. 2008; Han et al. 2009)</w:t>
      </w:r>
      <w:r w:rsidR="004D1AFF" w:rsidRPr="004D6083">
        <w:fldChar w:fldCharType="end"/>
      </w:r>
      <w:r w:rsidRPr="004D6083">
        <w:t xml:space="preserve"> meaning it is likely a good representation of KYNA production. This is demonstrated in mouse knockout models of KATII leading to a 66% reduction in extracellular hippocampal KYNA compared to wild type at 21 days </w:t>
      </w:r>
      <w:r w:rsidR="004D1AFF" w:rsidRPr="004D6083">
        <w:fldChar w:fldCharType="begin">
          <w:fldData xml:space="preserve">PEVuZE5vdGU+PENpdGU+PEF1dGhvcj5Qb3R0ZXI8L0F1dGhvcj48WWVhcj4yMDEwPC9ZZWFyPjxS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</w:fldData>
        </w:fldChar>
      </w:r>
      <w:r w:rsidR="004D1AFF" w:rsidRPr="004D6083">
        <w:instrText xml:space="preserve"> ADDIN EN.CITE </w:instrText>
      </w:r>
      <w:r w:rsidR="004D1AFF" w:rsidRPr="004D6083">
        <w:fldChar w:fldCharType="begin">
          <w:fldData xml:space="preserve">PEVuZE5vdGU+PENpdGU+PEF1dGhvcj5Qb3R0ZXI8L0F1dGhvcj48WWVhcj4yMDEwPC9ZZWFyPjxS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Potter et al. 2010)</w:t>
      </w:r>
      <w:r w:rsidR="004D1AFF" w:rsidRPr="004D6083">
        <w:fldChar w:fldCharType="end"/>
      </w:r>
      <w:r w:rsidRPr="004D6083">
        <w:t xml:space="preserve">. </w:t>
      </w:r>
    </w:p>
    <w:p w14:paraId="64CAB59C" w14:textId="1E9D6EC6" w:rsidR="004D1AFF" w:rsidRPr="004D6083" w:rsidRDefault="5F968D9A" w:rsidP="00BA7D65">
      <w:r w:rsidRPr="004D6083">
        <w:t xml:space="preserve">While it is accepted that an increase in IDO activity could translate into pain hypersensitivity through the activation of NMDA receptors via QUIN, one challenge </w:t>
      </w:r>
      <w:r w:rsidR="7216BB82">
        <w:t>to</w:t>
      </w:r>
      <w:r w:rsidR="7216BB82" w:rsidRPr="004D6083">
        <w:t xml:space="preserve"> </w:t>
      </w:r>
      <w:r w:rsidRPr="004D6083">
        <w:t xml:space="preserve">this theory is that NMDA receptors in the trigeminal nerve reside within the neuronal cell bodies of the trigeminal ganglion </w:t>
      </w:r>
      <w:r w:rsidR="004D1AFF" w:rsidRPr="004D6083">
        <w:fldChar w:fldCharType="begin"/>
      </w:r>
      <w:r w:rsidR="004D1AFF" w:rsidRPr="004D6083">
        <w:instrText xml:space="preserve"> ADDIN EN.CITE &lt;EndNote&gt;&lt;Cite&gt;&lt;Author&gt;Lee&lt;/Author&gt;&lt;Year&gt;2007&lt;/Year&gt;&lt;RecNum&gt;144&lt;/RecNum&gt;&lt;DisplayText&gt;(Lee and Ro 2007)&lt;/DisplayText&gt;&lt;record&gt;&lt;rec-number&gt;144&lt;/rec-number&gt;&lt;foreign-keys&gt;&lt;key app="EN" db-id="fzvr0dpvptrzxfed9r7xfw2l2rts5e0s2pzp" timestamp="1641856016"&gt;144&lt;/key&gt;&lt;/foreign-keys&gt;&lt;ref-type name="Journal Article"&gt;17&lt;/ref-type&gt;&lt;contributors&gt;&lt;authors&gt;&lt;author&gt;Lee, Jongseok&lt;/author&gt;&lt;author&gt;Ro, Jin Y.&lt;/author&gt;&lt;/authors&gt;&lt;/contributors&gt;&lt;titles&gt;&lt;title&gt;Differential regulation of glutamate receptors in trigeminal ganglia following masseter inflammation&lt;/title&gt;&lt;secondary-title&gt;Neuroscience Letters&lt;/secondary-title&gt;&lt;/titles&gt;&lt;periodical&gt;&lt;full-title&gt;Neuroscience Letters&lt;/full-title&gt;&lt;/periodical&gt;&lt;pages&gt;91-95&lt;/pages&gt;&lt;volume&gt;421&lt;/volume&gt;&lt;number&gt;2&lt;/number&gt;&lt;keywords&gt;&lt;keyword&gt;Muscle pain&lt;/keyword&gt;&lt;keyword&gt;Peripheral glutamate receptors&lt;/keyword&gt;&lt;keyword&gt;Rat&lt;/keyword&gt;&lt;keyword&gt;CFA&lt;/keyword&gt;&lt;/keywords&gt;&lt;dates&gt;&lt;year&gt;2007&lt;/year&gt;&lt;pub-dates&gt;&lt;date&gt;2007/06/27/&lt;/date&gt;&lt;/pub-dates&gt;&lt;/dates&gt;&lt;isbn&gt;0304-3940&lt;/isbn&gt;&lt;urls&gt;&lt;related-urls&gt;&lt;url&gt;https://www.sciencedirect.com/science/article/pii/S0304394007006131&lt;/url&gt;&lt;/related-urls&gt;&lt;/urls&gt;&lt;electronic-resource-num&gt;https://doi.org/10.1016/j.neulet.2007.05.031&lt;/electronic-resource-num&gt;&lt;/record&gt;&lt;/Cite&gt;&lt;/EndNote&gt;</w:instrText>
      </w:r>
      <w:r w:rsidR="004D1AFF" w:rsidRPr="004D6083">
        <w:fldChar w:fldCharType="separate"/>
      </w:r>
      <w:r w:rsidRPr="004D6083">
        <w:rPr>
          <w:noProof/>
        </w:rPr>
        <w:t>(Lee and Ro 2007)</w:t>
      </w:r>
      <w:r w:rsidR="004D1AFF" w:rsidRPr="004D6083">
        <w:fldChar w:fldCharType="end"/>
      </w:r>
      <w:r w:rsidRPr="004D6083">
        <w:t xml:space="preserve"> and not the peripheral dental pulp. However, a model using radiolabelled KYN in gerbils found that 4 days following an intraperitoneal injection of LPS, 35% of KYN and 48% of QUIN present within the brain tissue had originated from peripheral blood indicating there is the potential for QUIN to spread beyond the localised area of pulp tissue </w:t>
      </w:r>
      <w:r w:rsidR="004D1AFF" w:rsidRPr="004D6083">
        <w:fldChar w:fldCharType="begin">
          <w:fldData xml:space="preserve">PEVuZE5vdGU+PENpdGU+PEF1dGhvcj5LaXRhPC9BdXRob3I+PFllYXI+MjAwMjwvWWVhcj48UmVj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</w:fldData>
        </w:fldChar>
      </w:r>
      <w:r w:rsidR="004D1AFF" w:rsidRPr="004D6083">
        <w:instrText xml:space="preserve"> ADDIN EN.CITE </w:instrText>
      </w:r>
      <w:r w:rsidR="004D1AFF" w:rsidRPr="004D6083">
        <w:fldChar w:fldCharType="begin">
          <w:fldData xml:space="preserve">PEVuZE5vdGU+PENpdGU+PEF1dGhvcj5LaXRhPC9BdXRob3I+PFllYXI+MjAwMjwvWWVhcj48UmVj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</w:fldData>
        </w:fldChar>
      </w:r>
      <w:r w:rsidR="004D1AFF" w:rsidRPr="004D6083">
        <w:instrText xml:space="preserve"> ADDIN EN.CITE.DATA </w:instrText>
      </w:r>
      <w:r w:rsidR="004D1AFF" w:rsidRPr="004D6083">
        <w:fldChar w:fldCharType="end"/>
      </w:r>
      <w:r w:rsidR="004D1AFF" w:rsidRPr="004D6083">
        <w:fldChar w:fldCharType="separate"/>
      </w:r>
      <w:r w:rsidRPr="004D6083">
        <w:rPr>
          <w:noProof/>
        </w:rPr>
        <w:t>(Kita et al. 2002)</w:t>
      </w:r>
      <w:r w:rsidR="004D1AFF" w:rsidRPr="004D6083">
        <w:fldChar w:fldCharType="end"/>
      </w:r>
      <w:r w:rsidRPr="004D6083">
        <w:t>. Furthermore despite neurons being unable to produce QUIN, it can be easily taken up, transported and accumulate within neurons, while QPRT the enzyme produced by neurons to catabolises QUIN is saturated at 300</w:t>
      </w:r>
      <w:r w:rsidR="00ED2E4D">
        <w:t xml:space="preserve"> </w:t>
      </w:r>
      <w:proofErr w:type="spellStart"/>
      <w:r w:rsidRPr="004D6083">
        <w:t>nM</w:t>
      </w:r>
      <w:proofErr w:type="spellEnd"/>
      <w:r w:rsidRPr="004D6083">
        <w:t xml:space="preserve"> concentrations, levels at which physiologically QUIN produces it’s neurotoxic effects </w:t>
      </w:r>
      <w:r w:rsidR="004D1AFF" w:rsidRPr="004D6083">
        <w:fldChar w:fldCharType="begin"/>
      </w:r>
      <w:r w:rsidR="004D1AFF" w:rsidRPr="004D6083">
        <w:instrText xml:space="preserve"> ADDIN EN.CITE &lt;EndNote&gt;&lt;Cite&gt;&lt;Author&gt;Rahman&lt;/Author&gt;&lt;Year&gt;2009&lt;/Year&gt;&lt;RecNum&gt;123&lt;/RecNum&gt;&lt;DisplayText&gt;(Rahman et al. 2009)&lt;/DisplayText&gt;&lt;record&gt;&lt;rec-number&gt;123&lt;/rec-number&gt;&lt;foreign-keys&gt;&lt;key app="EN" db-id="fzvr0dpvptrzxfed9r7xfw2l2rts5e0s2pzp" timestamp="1641396409"&gt;123&lt;/key&gt;&lt;/foreign-keys&gt;&lt;ref-type name="Journal Article"&gt;17&lt;/ref-type&gt;&lt;contributors&gt;&lt;authors&gt;&lt;author&gt;Rahman, A.&lt;/author&gt;&lt;author&gt;Ting, K.&lt;/author&gt;&lt;author&gt;Cullen, K. M.&lt;/author&gt;&lt;author&gt;Braidy, N.&lt;/author&gt;&lt;author&gt;Brew, B. J.&lt;/author&gt;&lt;author&gt;Guillemin, G. J.&lt;/author&gt;&lt;/authors&gt;&lt;/contributors&gt;&lt;auth-address&gt;Department of Family Sciences, College for Women, Kuwait University, Shuwaikh, Kuwait.&lt;/auth-address&gt;&lt;titles&gt;&lt;title&gt;The excitotoxin quinolinic acid induces tau phosphorylation in human neurons&lt;/title&gt;&lt;secondary-title&gt;PLoS One&lt;/secondary-title&gt;&lt;/titles&gt;&lt;periodical&gt;&lt;full-title&gt;PLoS One&lt;/full-title&gt;&lt;/periodical&gt;&lt;pages&gt;e6344&lt;/pages&gt;&lt;volume&gt;4&lt;/volume&gt;&lt;number&gt;7&lt;/number&gt;&lt;edition&gt;2009/07/23&lt;/edition&gt;&lt;keywords&gt;&lt;keyword&gt;Alzheimer Disease/metabolism&lt;/keyword&gt;&lt;keyword&gt;Blotting, Western&lt;/keyword&gt;&lt;keyword&gt;Cells, Cultured&lt;/keyword&gt;&lt;keyword&gt;Electrophoresis, Polyacrylamide Gel&lt;/keyword&gt;&lt;keyword&gt;Humans&lt;/keyword&gt;&lt;keyword&gt;Immunohistochemistry&lt;/keyword&gt;&lt;keyword&gt;Immunoprecipitation&lt;/keyword&gt;&lt;keyword&gt;Neurons/*drug effects/metabolism&lt;/keyword&gt;&lt;keyword&gt;Phosphorylation&lt;/keyword&gt;&lt;keyword&gt;Polymerase Chain Reaction&lt;/keyword&gt;&lt;keyword&gt;Protein Phosphatase 2/metabolism&lt;/keyword&gt;&lt;keyword&gt;Quinolinic Acid/*pharmacology&lt;/keyword&gt;&lt;keyword&gt;Receptors, N-Methyl-D-Aspartate/drug effects&lt;/keyword&gt;&lt;keyword&gt;tau Proteins/*metabolism&lt;/keyword&gt;&lt;/keywords&gt;&lt;dates&gt;&lt;year&gt;2009&lt;/year&gt;&lt;pub-dates&gt;&lt;date&gt;Jul 22&lt;/date&gt;&lt;/pub-dates&gt;&lt;/dates&gt;&lt;isbn&gt;1932-6203&lt;/isbn&gt;&lt;accession-num&gt;19623258&lt;/accession-num&gt;&lt;urls&gt;&lt;/urls&gt;&lt;custom2&gt;PMC2709912&lt;/custom2&gt;&lt;electronic-resource-num&gt;10.1371/journal.pone.0006344&lt;/electronic-resource-num&gt;&lt;remote-database-provider&gt;NLM&lt;/remote-database-provider&gt;&lt;language&gt;eng&lt;/language&gt;&lt;/record&gt;&lt;/Cite&gt;&lt;/EndNote&gt;</w:instrText>
      </w:r>
      <w:r w:rsidR="004D1AFF" w:rsidRPr="004D6083">
        <w:fldChar w:fldCharType="separate"/>
      </w:r>
      <w:r w:rsidRPr="004D6083">
        <w:rPr>
          <w:noProof/>
        </w:rPr>
        <w:t>(Rahman et al. 2009)</w:t>
      </w:r>
      <w:r w:rsidR="004D1AFF" w:rsidRPr="004D6083">
        <w:fldChar w:fldCharType="end"/>
      </w:r>
      <w:r w:rsidRPr="004D6083">
        <w:t>. This means that for cases of persistent neuroinflammation, QUIN has the potential to accumulate within neurons near NMDA receptors and contribute to the development of persistent pain.</w:t>
      </w:r>
    </w:p>
    <w:p w14:paraId="7D09574E" w14:textId="1C3762E9" w:rsidR="00337EF8" w:rsidRDefault="00582EEE" w:rsidP="00BA7D65">
      <w:r>
        <w:t>Staining of OLCs using von Kossa and alizarin red indicated that the differentiation process was successful via the detection of calcium deposits</w:t>
      </w:r>
      <w:r w:rsidR="002A4ABC">
        <w:t xml:space="preserve"> which were significantly raised at 4 weeks (Figure </w:t>
      </w:r>
      <w:r w:rsidR="007764A9">
        <w:t>5</w:t>
      </w:r>
      <w:r w:rsidR="002A4ABC">
        <w:t>B)</w:t>
      </w:r>
      <w:r>
        <w:t xml:space="preserve">. It is important to note that alizarin and von Kossa do not just stain calcium deposits but can produce characteristic red staining with magnesium, iron and aluminium </w:t>
      </w:r>
      <w:r>
        <w:fldChar w:fldCharType="begin"/>
      </w:r>
      <w:r>
        <w:instrText xml:space="preserve"> ADDIN EN.CITE &lt;EndNote&gt;&lt;Cite&gt;&lt;Author&gt;Puchtler&lt;/Author&gt;&lt;Year&gt;1969&lt;/Year&gt;&lt;RecNum&gt;174&lt;/RecNum&gt;&lt;DisplayText&gt;(Puchtler et al. 1969)&lt;/DisplayText&gt;&lt;record&gt;&lt;rec-number&gt;174&lt;/rec-number&gt;&lt;foreign-keys&gt;&lt;key app="EN" db-id="fzvr0dpvptrzxfed9r7xfw2l2rts5e0s2pzp" timestamp="1644919183"&gt;174&lt;/key&gt;&lt;/foreign-keys&gt;&lt;ref-type name="Journal Article"&gt;17&lt;/ref-type&gt;&lt;contributors&gt;&lt;authors&gt;&lt;author&gt;Puchtler, H.&lt;/author&gt;&lt;author&gt;Meloan, S. N.&lt;/author&gt;&lt;author&gt;Terry, M. S.&lt;/author&gt;&lt;/authors&gt;&lt;/contributors&gt;&lt;titles&gt;&lt;title&gt;On the history and mechanism of alizarin and alizarin red S stains for calcium&lt;/title&gt;&lt;secondary-title&gt;J Histochem Cytochem&lt;/secondary-title&gt;&lt;/titles&gt;&lt;periodical&gt;&lt;full-title&gt;J Histochem Cytochem&lt;/full-title&gt;&lt;/periodical&gt;&lt;pages&gt;110-24&lt;/pages&gt;&lt;volume&gt;17&lt;/volume&gt;&lt;number&gt;2&lt;/number&gt;&lt;edition&gt;1969/02/01&lt;/edition&gt;&lt;keywords&gt;&lt;keyword&gt;Calcium/*analysis&lt;/keyword&gt;&lt;keyword&gt;Chemistry&lt;/keyword&gt;&lt;keyword&gt;History, 20th Century&lt;/keyword&gt;&lt;keyword&gt;Humans&lt;/keyword&gt;&lt;keyword&gt;Hydrogen-Ion Concentration&lt;/keyword&gt;&lt;keyword&gt;*Staining and Labeling&lt;/keyword&gt;&lt;/keywords&gt;&lt;dates&gt;&lt;year&gt;1969&lt;/year&gt;&lt;pub-dates&gt;&lt;date&gt;Feb&lt;/date&gt;&lt;/pub-dates&gt;&lt;/dates&gt;&lt;isbn&gt;0022-1554 (Print)&amp;#xD;0022-1554&lt;/isbn&gt;&lt;accession-num&gt;4179464&lt;/accession-num&gt;&lt;urls&gt;&lt;/urls&gt;&lt;electronic-resource-num&gt;10.1177/17.2.110&lt;/electronic-resource-num&gt;&lt;remote-database-provider&gt;NLM&lt;/remote-database-provider&gt;&lt;language&gt;eng&lt;/language&gt;&lt;/record&gt;&lt;/Cite&gt;&lt;/EndNote&gt;</w:instrText>
      </w:r>
      <w:r>
        <w:fldChar w:fldCharType="separate"/>
      </w:r>
      <w:r>
        <w:rPr>
          <w:noProof/>
        </w:rPr>
        <w:t>(Puchtler et al. 1969)</w:t>
      </w:r>
      <w:r>
        <w:fldChar w:fldCharType="end"/>
      </w:r>
      <w:r>
        <w:t>. These ions do not frequently occur at</w:t>
      </w:r>
      <w:r w:rsidR="0037160D">
        <w:t xml:space="preserve"> high</w:t>
      </w:r>
      <w:r>
        <w:t xml:space="preserve"> extracellular concentrations</w:t>
      </w:r>
      <w:r w:rsidR="0037160D">
        <w:t>,</w:t>
      </w:r>
      <w:r>
        <w:t xml:space="preserve"> but the risk of false positive results meant that further validation was </w:t>
      </w:r>
      <w:r w:rsidR="002A4ABC">
        <w:t>sought</w:t>
      </w:r>
      <w:r>
        <w:t>.</w:t>
      </w:r>
      <w:r w:rsidR="002A4ABC">
        <w:t xml:space="preserve"> Western blot data found a nearly three-fold increase in DSPP level (Figure </w:t>
      </w:r>
      <w:r w:rsidR="007764A9">
        <w:t>5</w:t>
      </w:r>
      <w:r w:rsidR="002A4ABC">
        <w:t>D). Although th</w:t>
      </w:r>
      <w:r w:rsidR="00B821DA">
        <w:t>is</w:t>
      </w:r>
      <w:r w:rsidR="002A4ABC">
        <w:t xml:space="preserve"> antibody</w:t>
      </w:r>
      <w:r>
        <w:t xml:space="preserve"> was raised against mouse DSPP</w:t>
      </w:r>
      <w:r w:rsidR="002A4ABC">
        <w:t xml:space="preserve"> the manufacturer</w:t>
      </w:r>
      <w:r>
        <w:t xml:space="preserve"> Aviva systems biotechnology confirmed it was 100% homologous with human DSPP and provided a nucleotide sequence in which it was contained. When this sequence was blasted using Uniprot a 83.3% match for human DSPP was found </w:t>
      </w:r>
      <w:r>
        <w:fldChar w:fldCharType="begin"/>
      </w:r>
      <w:r>
        <w:instrText xml:space="preserve"> ADDIN EN.CITE &lt;EndNote&gt;&lt;Cite&gt;&lt;Author&gt;UniProt-Consortium&lt;/Author&gt;&lt;Year&gt;2021&lt;/Year&gt;&lt;RecNum&gt;175&lt;/RecNum&gt;&lt;DisplayText&gt;(UniProt-Consortium 2021)&lt;/DisplayText&gt;&lt;record&gt;&lt;rec-number&gt;175&lt;/rec-number&gt;&lt;foreign-keys&gt;&lt;key app="EN" db-id="fzvr0dpvptrzxfed9r7xfw2l2rts5e0s2pzp" timestamp="1644928925"&gt;175&lt;/key&gt;&lt;/foreign-keys&gt;&lt;ref-type name="Journal Article"&gt;17&lt;/ref-type&gt;&lt;contributors&gt;&lt;authors&gt;&lt;author&gt;UniProt-Consortium&lt;/author&gt;&lt;/authors&gt;&lt;/contributors&gt;&lt;titles&gt;&lt;title&gt;UniProt: the universal protein knowledgebase in 2021&lt;/title&gt;&lt;secondary-title&gt;Nucleic Acids Res&lt;/secondary-title&gt;&lt;/titles&gt;&lt;periodical&gt;&lt;full-title&gt;Nucleic Acids Res&lt;/full-title&gt;&lt;/periodical&gt;&lt;pages&gt;D480-d489&lt;/pages&gt;&lt;volume&gt;49&lt;/volume&gt;&lt;number&gt;D1&lt;/number&gt;&lt;edition&gt;2020/11/26&lt;/edition&gt;&lt;keywords&gt;&lt;keyword&gt;COVID-19/epidemiology/prevention &amp;amp; control/virology&lt;/keyword&gt;&lt;keyword&gt;Computational Biology/*methods&lt;/keyword&gt;&lt;keyword&gt;Data Curation/*methods&lt;/keyword&gt;&lt;keyword&gt;*Databases, Protein&lt;/keyword&gt;&lt;keyword&gt;Humans&lt;/keyword&gt;&lt;keyword&gt;Internet&lt;/keyword&gt;&lt;keyword&gt;*Knowledge Bases&lt;/keyword&gt;&lt;keyword&gt;Molecular Sequence Annotation/methods&lt;/keyword&gt;&lt;keyword&gt;Pandemics&lt;/keyword&gt;&lt;keyword&gt;Proteome/genetics/*metabolism&lt;/keyword&gt;&lt;keyword&gt;Proteomics/*methods&lt;/keyword&gt;&lt;keyword&gt;SARS-CoV-2/genetics/metabolism/physiology&lt;/keyword&gt;&lt;keyword&gt;User-Computer Interface&lt;/keyword&gt;&lt;keyword&gt;Viral Proteins/genetics/metabolism&lt;/keyword&gt;&lt;/keywords&gt;&lt;dates&gt;&lt;year&gt;2021&lt;/year&gt;&lt;pub-dates&gt;&lt;date&gt;Jan 8&lt;/date&gt;&lt;/pub-dates&gt;&lt;/dates&gt;&lt;isbn&gt;0305-1048 (Print)&amp;#xD;0305-1048&lt;/isbn&gt;&lt;accession-num&gt;33237286&lt;/accession-num&gt;&lt;urls&gt;&lt;/urls&gt;&lt;custom2&gt;PMC7778908&lt;/custom2&gt;&lt;electronic-resource-num&gt;10.1093/nar/gkaa1100&lt;/electronic-resource-num&gt;&lt;remote-database-provider&gt;NLM&lt;/remote-database-provider&gt;&lt;language&gt;eng&lt;/language&gt;&lt;/record&gt;&lt;/Cite&gt;&lt;/EndNote&gt;</w:instrText>
      </w:r>
      <w:r>
        <w:fldChar w:fldCharType="separate"/>
      </w:r>
      <w:r>
        <w:rPr>
          <w:noProof/>
        </w:rPr>
        <w:t>(UniProt-Consortium 2021)</w:t>
      </w:r>
      <w:r>
        <w:fldChar w:fldCharType="end"/>
      </w:r>
      <w:r>
        <w:t xml:space="preserve"> validating its </w:t>
      </w:r>
      <w:r>
        <w:lastRenderedPageBreak/>
        <w:t xml:space="preserve">use. </w:t>
      </w:r>
      <w:r w:rsidR="00505756">
        <w:t xml:space="preserve"> Further </w:t>
      </w:r>
      <w:r w:rsidR="0037160D">
        <w:t>confirmation</w:t>
      </w:r>
      <w:r w:rsidR="00505756">
        <w:t xml:space="preserve"> was provided via</w:t>
      </w:r>
      <w:r>
        <w:t xml:space="preserve"> relative expression of the DSPP and DMP-1 </w:t>
      </w:r>
      <w:r w:rsidR="00505756">
        <w:t>mRNA</w:t>
      </w:r>
      <w:r>
        <w:t xml:space="preserve">. Following validation of primers, a 3-fold increase in DSPP at 3 weeks and a nearly 4-fold increase in DMP-1 at 4 weeks was found. It was therefore thought that 4 weeks differentiation provided the most reliable </w:t>
      </w:r>
      <w:r w:rsidR="00435BCF">
        <w:t>OLCs,</w:t>
      </w:r>
      <w:r w:rsidR="00505756">
        <w:t xml:space="preserve"> and this was used for stimulation experiments</w:t>
      </w:r>
      <w:r>
        <w:t xml:space="preserve"> in keeping with timeframes that have been used for generation of OLCs in the literature </w:t>
      </w:r>
      <w:r>
        <w:fldChar w:fldCharType="begin">
          <w:fldData xml:space="preserve">PEVuZE5vdGU+PENpdGU+PEF1dGhvcj5EdXJhbmQ8L0F1dGhvcj48WWVhcj4yMDA2PC9ZZWFyPjxS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</w:fldData>
        </w:fldChar>
      </w:r>
      <w:r>
        <w:instrText xml:space="preserve"> ADDIN EN.CITE </w:instrText>
      </w:r>
      <w:r>
        <w:fldChar w:fldCharType="begin">
          <w:fldData xml:space="preserve">PEVuZE5vdGU+PENpdGU+PEF1dGhvcj5EdXJhbmQ8L0F1dGhvcj48WWVhcj4yMDA2PC9ZZWFyPjxS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</w:fldData>
        </w:fldChar>
      </w:r>
      <w:r>
        <w:instrText xml:space="preserve"> ADDIN EN.CITE.DATA </w:instrText>
      </w:r>
      <w:r>
        <w:fldChar w:fldCharType="end"/>
      </w:r>
      <w:r>
        <w:fldChar w:fldCharType="separate"/>
      </w:r>
      <w:r>
        <w:rPr>
          <w:noProof/>
        </w:rPr>
        <w:t>(Couble et al. 2000; Durand et al. 2006)</w:t>
      </w:r>
      <w:r>
        <w:fldChar w:fldCharType="end"/>
      </w:r>
      <w:r>
        <w:t xml:space="preserve">. </w:t>
      </w:r>
    </w:p>
    <w:p w14:paraId="23A41F34" w14:textId="2D9C1FFF" w:rsidR="003966EB" w:rsidRDefault="398571BD" w:rsidP="00BA7D65">
      <w:r>
        <w:t xml:space="preserve">HPLC measurements </w:t>
      </w:r>
      <w:r w:rsidR="1F967D02">
        <w:t>from</w:t>
      </w:r>
      <w:r>
        <w:t xml:space="preserve"> supernatant of stimulated OLCs found that for ODN2006, the levels of</w:t>
      </w:r>
      <w:r w:rsidR="4CCDA5C0">
        <w:t xml:space="preserve"> </w:t>
      </w:r>
      <w:r w:rsidR="00BF6114">
        <w:t>TRP</w:t>
      </w:r>
      <w:r w:rsidR="2A6DB550">
        <w:t xml:space="preserve"> and </w:t>
      </w:r>
      <w:r w:rsidR="00BF6114">
        <w:t>KYN</w:t>
      </w:r>
      <w:r w:rsidR="2A6DB550">
        <w:t xml:space="preserve"> w</w:t>
      </w:r>
      <w:r w:rsidR="31233EB8">
        <w:t>ere</w:t>
      </w:r>
      <w:r w:rsidR="2A6DB550">
        <w:t xml:space="preserve"> significantly raised at 4</w:t>
      </w:r>
      <w:r w:rsidR="0093615E">
        <w:t xml:space="preserve"> </w:t>
      </w:r>
      <w:r w:rsidR="2A6DB550">
        <w:t xml:space="preserve">hrs while LPS was found to have a lower level of </w:t>
      </w:r>
      <w:r w:rsidR="00BF6114">
        <w:t>TRP</w:t>
      </w:r>
      <w:r w:rsidR="2A6DB550">
        <w:t xml:space="preserve"> at 24</w:t>
      </w:r>
      <w:r w:rsidR="0093615E">
        <w:t xml:space="preserve"> </w:t>
      </w:r>
      <w:r w:rsidR="2A6DB550">
        <w:t>hrs and neither had any changes at 4</w:t>
      </w:r>
      <w:r w:rsidR="0093615E">
        <w:t xml:space="preserve"> </w:t>
      </w:r>
      <w:r w:rsidR="2A6DB550">
        <w:t>hrs or 24</w:t>
      </w:r>
      <w:r w:rsidR="0093615E">
        <w:t xml:space="preserve"> </w:t>
      </w:r>
      <w:r w:rsidR="2A6DB550">
        <w:t xml:space="preserve">hrs for KYNA (Figure </w:t>
      </w:r>
      <w:r w:rsidR="007764A9">
        <w:t>6</w:t>
      </w:r>
      <w:r w:rsidR="2A6DB550">
        <w:t>).</w:t>
      </w:r>
      <w:r w:rsidR="68003BE8">
        <w:t xml:space="preserve"> </w:t>
      </w:r>
      <w:r w:rsidR="2A6DB550">
        <w:t xml:space="preserve">Increases in </w:t>
      </w:r>
      <w:r w:rsidR="00BF6114">
        <w:t>KYN</w:t>
      </w:r>
      <w:r w:rsidR="2A6DB550">
        <w:t xml:space="preserve"> for ODN2006 at 4 hrs and decreases in </w:t>
      </w:r>
      <w:r w:rsidR="00BF6114">
        <w:t>TRP</w:t>
      </w:r>
      <w:r w:rsidR="2A6DB550">
        <w:t xml:space="preserve"> at 24hrs </w:t>
      </w:r>
      <w:r w:rsidR="1F967D02">
        <w:t>reflect</w:t>
      </w:r>
      <w:r w:rsidR="4D373954">
        <w:t>s</w:t>
      </w:r>
      <w:r w:rsidR="4CCDA5C0">
        <w:t xml:space="preserve"> a potential</w:t>
      </w:r>
      <w:r w:rsidR="1F967D02">
        <w:t xml:space="preserve"> increase in IDO activity of the cells in response to stimulus</w:t>
      </w:r>
      <w:r w:rsidR="044E69AA">
        <w:t xml:space="preserve"> mimicking that seen in </w:t>
      </w:r>
      <w:r w:rsidR="00F85753">
        <w:t>irreversible pulpitis</w:t>
      </w:r>
      <w:r w:rsidR="044E69AA">
        <w:t>. This agrees</w:t>
      </w:r>
      <w:r w:rsidR="4FA1F45A">
        <w:t xml:space="preserve"> with</w:t>
      </w:r>
      <w:r w:rsidR="044E69AA">
        <w:t xml:space="preserve"> a</w:t>
      </w:r>
      <w:r w:rsidR="4FA1F45A">
        <w:t xml:space="preserve"> systemic stimulation study in humans which found that administration of </w:t>
      </w:r>
      <w:r w:rsidR="4FA1F45A" w:rsidRPr="341801EF">
        <w:rPr>
          <w:i/>
          <w:iCs/>
        </w:rPr>
        <w:t>E.coli</w:t>
      </w:r>
      <w:r w:rsidR="4FA1F45A">
        <w:t xml:space="preserve"> LPS intravenously lead to a decrease in plasma </w:t>
      </w:r>
      <w:r w:rsidR="00BF6114">
        <w:t>TRP</w:t>
      </w:r>
      <w:r w:rsidR="4FA1F45A">
        <w:t xml:space="preserve"> levels although this </w:t>
      </w:r>
      <w:r w:rsidR="4CCDA5C0">
        <w:t>o</w:t>
      </w:r>
      <w:r w:rsidR="4FA1F45A">
        <w:t>ccur</w:t>
      </w:r>
      <w:r w:rsidR="4CCDA5C0">
        <w:t>red</w:t>
      </w:r>
      <w:r w:rsidR="4FA1F45A">
        <w:t xml:space="preserve"> after 4</w:t>
      </w:r>
      <w:r w:rsidR="0093615E">
        <w:t xml:space="preserve"> </w:t>
      </w:r>
      <w:r w:rsidR="4FA1F45A">
        <w:t>hrs in their study</w:t>
      </w:r>
      <w:r w:rsidR="044E69AA">
        <w:t xml:space="preserve"> rather than</w:t>
      </w:r>
      <w:r w:rsidR="4CCDA5C0">
        <w:t xml:space="preserve"> the</w:t>
      </w:r>
      <w:r w:rsidR="044E69AA">
        <w:t xml:space="preserve"> 24</w:t>
      </w:r>
      <w:r w:rsidR="0093615E">
        <w:t xml:space="preserve"> </w:t>
      </w:r>
      <w:r w:rsidR="044E69AA">
        <w:t>hrs seen here</w:t>
      </w:r>
      <w:r w:rsidR="4FA1F45A">
        <w:t xml:space="preserve"> </w:t>
      </w:r>
      <w:r w:rsidR="00337EF8">
        <w:fldChar w:fldCharType="begin"/>
      </w:r>
      <w:r w:rsidR="00337EF8">
        <w:instrText xml:space="preserve"> ADDIN EN.CITE &lt;EndNote&gt;&lt;Cite&gt;&lt;Author&gt;Millischer&lt;/Author&gt;&lt;Year&gt;2021&lt;/Year&gt;&lt;RecNum&gt;210&lt;/RecNum&gt;&lt;DisplayText&gt;(Millischer et al. 2021)&lt;/DisplayText&gt;&lt;record&gt;&lt;rec-number&gt;210&lt;/rec-number&gt;&lt;foreign-keys&gt;&lt;key app="EN" db-id="fzvr0dpvptrzxfed9r7xfw2l2rts5e0s2pzp" timestamp="1649623128"&gt;210&lt;/key&gt;&lt;/foreign-keys&gt;&lt;ref-type name="Journal Article"&gt;17&lt;/ref-type&gt;&lt;contributors&gt;&lt;authors&gt;&lt;author&gt;Millischer, Vincent&lt;/author&gt;&lt;author&gt;Heinzl, Matthias&lt;/author&gt;&lt;author&gt;Faka, Anthi&lt;/author&gt;&lt;author&gt;Resl, Michael&lt;/author&gt;&lt;author&gt;Trepci, Ada&lt;/author&gt;&lt;author&gt;Klammer, Carmen&lt;/author&gt;&lt;author&gt;Egger, Margot&lt;/author&gt;&lt;author&gt;Dieplinger, Benjamin&lt;/author&gt;&lt;author&gt;Clodi, Martin&lt;/author&gt;&lt;author&gt;Schwieler, Lilly&lt;/author&gt;&lt;/authors&gt;&lt;/contributors&gt;&lt;titles&gt;&lt;title&gt;Intravenous administration of LPS activates the kynurenine pathway in healthy male human subjects: a prospective placebo-controlled cross-over trial&lt;/title&gt;&lt;secondary-title&gt;Journal of Neuroinflammation&lt;/secondary-title&gt;&lt;/titles&gt;&lt;periodical&gt;&lt;full-title&gt;Journal of neuroinflammation&lt;/full-title&gt;&lt;abbr-1&gt;J Neuroinflammation&lt;/abbr-1&gt;&lt;/periodical&gt;&lt;pages&gt;158&lt;/pages&gt;&lt;volume&gt;18&lt;/volume&gt;&lt;number&gt;1&lt;/number&gt;&lt;dates&gt;&lt;year&gt;2021&lt;/year&gt;&lt;pub-dates&gt;&lt;date&gt;2021/07/17&lt;/date&gt;&lt;/pub-dates&gt;&lt;/dates&gt;&lt;isbn&gt;1742-2094&lt;/isbn&gt;&lt;urls&gt;&lt;related-urls&gt;&lt;url&gt;https://doi.org/10.1186/s12974-021-02196-x&lt;/url&gt;&lt;/related-urls&gt;&lt;/urls&gt;&lt;electronic-resource-num&gt;10.1186/s12974-021-02196-x&lt;/electronic-resource-num&gt;&lt;/record&gt;&lt;/Cite&gt;&lt;/EndNote&gt;</w:instrText>
      </w:r>
      <w:r w:rsidR="00337EF8">
        <w:fldChar w:fldCharType="separate"/>
      </w:r>
      <w:r w:rsidR="31233EB8" w:rsidRPr="341801EF">
        <w:rPr>
          <w:noProof/>
        </w:rPr>
        <w:t>(Millischer et al. 2021)</w:t>
      </w:r>
      <w:r w:rsidR="00337EF8">
        <w:fldChar w:fldCharType="end"/>
      </w:r>
      <w:r w:rsidR="4FA1F45A">
        <w:t>. T</w:t>
      </w:r>
      <w:r w:rsidR="1F967D02">
        <w:t xml:space="preserve">he increase in </w:t>
      </w:r>
      <w:r w:rsidR="00BF6114">
        <w:t>TRP</w:t>
      </w:r>
      <w:r w:rsidR="1F967D02">
        <w:t xml:space="preserve"> levels at 4</w:t>
      </w:r>
      <w:r w:rsidR="0093615E">
        <w:t xml:space="preserve"> </w:t>
      </w:r>
      <w:r w:rsidR="1F967D02">
        <w:t xml:space="preserve">hrs for ODN2006 is harder to explain. </w:t>
      </w:r>
      <w:r w:rsidR="4D373954">
        <w:t>It may mean</w:t>
      </w:r>
      <w:r w:rsidR="1F967D02">
        <w:t xml:space="preserve"> that the cells may have released greater amounts of </w:t>
      </w:r>
      <w:r w:rsidR="00BF6114">
        <w:t>TRP</w:t>
      </w:r>
      <w:r w:rsidR="1F967D02">
        <w:t xml:space="preserve"> extracellularly</w:t>
      </w:r>
      <w:r w:rsidR="68003BE8">
        <w:t xml:space="preserve"> something which has not been reported in the literature</w:t>
      </w:r>
      <w:r w:rsidR="4CCDA5C0">
        <w:t xml:space="preserve">, </w:t>
      </w:r>
      <w:r w:rsidR="7DB78425">
        <w:t>however this was not present at 24</w:t>
      </w:r>
      <w:r w:rsidR="0093615E">
        <w:t xml:space="preserve"> </w:t>
      </w:r>
      <w:r w:rsidR="7DB78425">
        <w:t xml:space="preserve">hrs, meaning it </w:t>
      </w:r>
      <w:r w:rsidR="4CCDA5C0">
        <w:t>likely requires further investigation to determine if this true phenomenon and if so, what this indicates.</w:t>
      </w:r>
      <w:r w:rsidR="4D373954">
        <w:t xml:space="preserve"> </w:t>
      </w:r>
    </w:p>
    <w:p w14:paraId="69433C3F" w14:textId="0D2E66DC" w:rsidR="004D7F5D" w:rsidRDefault="00BA3EBC" w:rsidP="00BA7D65">
      <w:r>
        <w:t>RT-qPCR measurements from stimulated OLCs found that ODN2006 had</w:t>
      </w:r>
      <w:r w:rsidR="0037160D">
        <w:t xml:space="preserve"> 12-fold</w:t>
      </w:r>
      <w:r>
        <w:t xml:space="preserve"> increases</w:t>
      </w:r>
      <w:r w:rsidR="0037160D">
        <w:t xml:space="preserve"> in</w:t>
      </w:r>
      <w:r>
        <w:t xml:space="preserve"> mRNA expression of IDO, </w:t>
      </w:r>
      <w:r w:rsidR="0037160D">
        <w:t xml:space="preserve">7-fold increases in </w:t>
      </w:r>
      <w:r>
        <w:t>KMO and</w:t>
      </w:r>
      <w:r w:rsidR="0037160D">
        <w:t xml:space="preserve"> 5-fold increases</w:t>
      </w:r>
      <w:r>
        <w:t xml:space="preserve"> QPRT at 24</w:t>
      </w:r>
      <w:r w:rsidR="0093615E">
        <w:t xml:space="preserve"> </w:t>
      </w:r>
      <w:r>
        <w:t xml:space="preserve">hrs while LPS </w:t>
      </w:r>
      <w:r w:rsidR="00592A03">
        <w:t>had 9</w:t>
      </w:r>
      <w:r w:rsidR="004D7F5D">
        <w:t>-fold increases</w:t>
      </w:r>
      <w:r>
        <w:t xml:space="preserve"> in IDO</w:t>
      </w:r>
      <w:r w:rsidR="002641A6">
        <w:t xml:space="preserve"> at 4 hrs</w:t>
      </w:r>
      <w:r>
        <w:t xml:space="preserve">, </w:t>
      </w:r>
      <w:r w:rsidR="004D7F5D">
        <w:t xml:space="preserve">5-fold increases in </w:t>
      </w:r>
      <w:r>
        <w:t>KMO</w:t>
      </w:r>
      <w:r w:rsidR="002641A6">
        <w:t xml:space="preserve"> at 4 hrs</w:t>
      </w:r>
      <w:r>
        <w:t xml:space="preserve"> and</w:t>
      </w:r>
      <w:r w:rsidR="004D7F5D">
        <w:t xml:space="preserve"> 3-fold increases in</w:t>
      </w:r>
      <w:r>
        <w:t xml:space="preserve"> KYNU at 4</w:t>
      </w:r>
      <w:r w:rsidR="0093615E">
        <w:t xml:space="preserve"> </w:t>
      </w:r>
      <w:r>
        <w:t xml:space="preserve">hrs </w:t>
      </w:r>
      <w:r w:rsidR="00D87230">
        <w:t>and 24</w:t>
      </w:r>
      <w:r w:rsidR="0093615E">
        <w:t xml:space="preserve"> </w:t>
      </w:r>
      <w:r w:rsidR="00D87230">
        <w:t xml:space="preserve">hrs. From this it can be seen that both stimulate the KP with ODN2006 </w:t>
      </w:r>
      <w:r w:rsidR="00435BCF">
        <w:t>coming</w:t>
      </w:r>
      <w:r w:rsidR="00D87230">
        <w:t xml:space="preserve"> closest in mimicking the changes in mRNA expression seen in pulpitic teeth</w:t>
      </w:r>
      <w:r w:rsidR="004D7F5D">
        <w:t xml:space="preserve"> causing fold increases in QPRT and KMO to the same level as </w:t>
      </w:r>
      <w:r w:rsidR="00F85753">
        <w:t>irreversible pulpitis</w:t>
      </w:r>
      <w:r w:rsidR="004D7F5D">
        <w:t xml:space="preserve"> and</w:t>
      </w:r>
      <w:r w:rsidR="00B821DA">
        <w:t xml:space="preserve"> an</w:t>
      </w:r>
      <w:r w:rsidR="004D7F5D">
        <w:t xml:space="preserve"> increased level of IDO</w:t>
      </w:r>
      <w:r w:rsidR="00B821DA">
        <w:t xml:space="preserve"> mRNA expression</w:t>
      </w:r>
      <w:r w:rsidR="00D87230">
        <w:t xml:space="preserve">. However, neither </w:t>
      </w:r>
      <w:r w:rsidR="004D7F5D">
        <w:t xml:space="preserve">LPS </w:t>
      </w:r>
      <w:r w:rsidR="00592A03">
        <w:t>nor</w:t>
      </w:r>
      <w:r w:rsidR="004D7F5D">
        <w:t xml:space="preserve"> ODN2006 stimulation </w:t>
      </w:r>
      <w:r w:rsidR="00D87230">
        <w:t>produce</w:t>
      </w:r>
      <w:r w:rsidR="004D7F5D">
        <w:t>d</w:t>
      </w:r>
      <w:r w:rsidR="00D87230">
        <w:t xml:space="preserve"> any </w:t>
      </w:r>
      <w:r w:rsidR="004D7F5D">
        <w:t>reduction in</w:t>
      </w:r>
      <w:r w:rsidR="00D87230">
        <w:t xml:space="preserve"> HAAO</w:t>
      </w:r>
      <w:r w:rsidR="004D7F5D">
        <w:t xml:space="preserve"> mRNA expression</w:t>
      </w:r>
      <w:r w:rsidR="00B821DA">
        <w:t>,</w:t>
      </w:r>
      <w:r w:rsidR="00D87230">
        <w:t xml:space="preserve"> the gene for</w:t>
      </w:r>
      <w:r w:rsidR="004D7F5D">
        <w:t xml:space="preserve"> the enzyme</w:t>
      </w:r>
      <w:r w:rsidR="00D87230">
        <w:t xml:space="preserve"> KATII responsible </w:t>
      </w:r>
      <w:r w:rsidR="00422877">
        <w:t>to produce</w:t>
      </w:r>
      <w:r w:rsidR="00D87230">
        <w:t xml:space="preserve"> KYNA.</w:t>
      </w:r>
      <w:r w:rsidR="004961F4">
        <w:t xml:space="preserve"> </w:t>
      </w:r>
      <w:r w:rsidR="003A08EB">
        <w:t xml:space="preserve">No changes in KYNA levels </w:t>
      </w:r>
      <w:r w:rsidR="004961F4">
        <w:t xml:space="preserve">or HAAO transcription </w:t>
      </w:r>
      <w:r w:rsidR="003A08EB">
        <w:t xml:space="preserve">may mean that the </w:t>
      </w:r>
      <w:r w:rsidR="003A08EB" w:rsidRPr="00B821DA">
        <w:t xml:space="preserve">stimulation has not affected KYNA </w:t>
      </w:r>
      <w:r w:rsidR="004961F4" w:rsidRPr="00B821DA">
        <w:t>and that</w:t>
      </w:r>
      <w:r w:rsidR="003A08EB" w:rsidRPr="00B821DA">
        <w:t xml:space="preserve"> these stimulants are not responsible for the reduction in </w:t>
      </w:r>
      <w:r w:rsidR="002641A6">
        <w:t>KATII mRNA expression</w:t>
      </w:r>
      <w:r w:rsidR="003A08EB" w:rsidRPr="00B821DA">
        <w:t xml:space="preserve"> seen in </w:t>
      </w:r>
      <w:r w:rsidR="00F85753">
        <w:t>irreversible pulpitis</w:t>
      </w:r>
      <w:r w:rsidR="004961F4" w:rsidRPr="00B821DA">
        <w:t xml:space="preserve">. </w:t>
      </w:r>
      <w:r w:rsidR="00435BCF" w:rsidRPr="00B821DA">
        <w:t>Alternatively,</w:t>
      </w:r>
      <w:r w:rsidR="003A08EB" w:rsidRPr="00B821DA">
        <w:t xml:space="preserve"> it could be that the changes in transcription have yet to take </w:t>
      </w:r>
      <w:r w:rsidR="00435BCF" w:rsidRPr="00B821DA">
        <w:t>effect,</w:t>
      </w:r>
      <w:r w:rsidR="004961F4" w:rsidRPr="00B821DA">
        <w:t xml:space="preserve"> but this may be unlikely as a study stimulating human macrophages with INF-γ found that transcription levels peaked at </w:t>
      </w:r>
      <w:r w:rsidR="00435BCF" w:rsidRPr="00B821DA">
        <w:t>24</w:t>
      </w:r>
      <w:r w:rsidR="0093615E">
        <w:t xml:space="preserve"> </w:t>
      </w:r>
      <w:r w:rsidR="00435BCF" w:rsidRPr="00B821DA">
        <w:t>hrs,</w:t>
      </w:r>
      <w:r w:rsidR="004961F4" w:rsidRPr="00B821DA">
        <w:t xml:space="preserve"> and that protein production peaked at 72</w:t>
      </w:r>
      <w:r w:rsidR="0093615E">
        <w:t xml:space="preserve"> </w:t>
      </w:r>
      <w:r w:rsidR="00A44940">
        <w:t>hrs</w:t>
      </w:r>
      <w:r w:rsidR="004961F4" w:rsidRPr="00B821DA">
        <w:t>. This means that RT-qPCR at 24</w:t>
      </w:r>
      <w:r w:rsidR="0093615E">
        <w:t xml:space="preserve"> </w:t>
      </w:r>
      <w:r w:rsidR="004961F4" w:rsidRPr="00B821DA">
        <w:t>hrs would likely show any decrease if one were present</w:t>
      </w:r>
      <w:r w:rsidR="00770C66" w:rsidRPr="00B821DA">
        <w:t>.</w:t>
      </w:r>
      <w:r w:rsidR="00770C66">
        <w:t xml:space="preserve"> </w:t>
      </w:r>
    </w:p>
    <w:p w14:paraId="448E4D83" w14:textId="235F5A67" w:rsidR="00AE1386" w:rsidRPr="00505756" w:rsidRDefault="4A31EA59" w:rsidP="00BA7D65">
      <w:r>
        <w:t xml:space="preserve">There are few papers which investigate stimulation with LPS </w:t>
      </w:r>
      <w:r w:rsidR="7CB033CF">
        <w:t>or</w:t>
      </w:r>
      <w:r>
        <w:t xml:space="preserve"> the effects of CpG ODNs on the KP. In </w:t>
      </w:r>
      <w:r w:rsidR="2AFB9DFD">
        <w:t>addition,</w:t>
      </w:r>
      <w:r>
        <w:t xml:space="preserve"> this is the first study to examine this pathway in OLCs meaning that there are few reference points within the literature to compare against. However, stimulation of OLCs with ODN2006 looks to be a good early proxy for the KP in </w:t>
      </w:r>
      <w:r w:rsidR="00F85753">
        <w:t>irreversible pulpitis</w:t>
      </w:r>
      <w:r>
        <w:t xml:space="preserve">. This could no doubt be refined through co-culture ‘with neuronal like cells’ or macrophages to examine the complex interactions which may occur or stimulation </w:t>
      </w:r>
      <w:r w:rsidR="1B3CE0D3">
        <w:t xml:space="preserve">with </w:t>
      </w:r>
      <w:r>
        <w:t>ODN2006 alongside other bacterial by-products</w:t>
      </w:r>
      <w:r w:rsidR="4F464D7A">
        <w:t xml:space="preserve"> and by tests to measure QUIN directly. However, it</w:t>
      </w:r>
      <w:r w:rsidR="2AFB9DFD">
        <w:t xml:space="preserve"> also acts as a means in which interventions c</w:t>
      </w:r>
      <w:r w:rsidR="4F464D7A">
        <w:t>an</w:t>
      </w:r>
      <w:r w:rsidR="2AFB9DFD">
        <w:t xml:space="preserve"> be trialled to </w:t>
      </w:r>
      <w:r w:rsidR="4F464D7A">
        <w:t>understand</w:t>
      </w:r>
      <w:r w:rsidR="2AFB9DFD">
        <w:t xml:space="preserve"> KP</w:t>
      </w:r>
      <w:r w:rsidR="4F464D7A">
        <w:t xml:space="preserve"> in </w:t>
      </w:r>
      <w:r w:rsidR="00F85753">
        <w:t>irreversible pulpitis</w:t>
      </w:r>
      <w:r w:rsidR="4F464D7A">
        <w:t xml:space="preserve"> further and look to push it</w:t>
      </w:r>
      <w:r w:rsidR="2AFB9DFD">
        <w:t xml:space="preserve"> away from QUIN production and back towards the neuroprotective KYNA</w:t>
      </w:r>
      <w:r>
        <w:t>.</w:t>
      </w:r>
      <w:r w:rsidR="2AFB9DFD">
        <w:t xml:space="preserve"> </w:t>
      </w:r>
      <w:r>
        <w:t xml:space="preserve">   </w:t>
      </w:r>
      <w:r w:rsidR="0E52C767">
        <w:t xml:space="preserve">  </w:t>
      </w:r>
    </w:p>
    <w:p w14:paraId="224080CB" w14:textId="77777777" w:rsidR="00D36735" w:rsidRDefault="00D36735" w:rsidP="00BA7D65">
      <w:pPr>
        <w:pStyle w:val="Heading1"/>
        <w:spacing w:before="100"/>
      </w:pPr>
      <w:r>
        <w:t>Conclusion</w:t>
      </w:r>
    </w:p>
    <w:p w14:paraId="1F99BC4C" w14:textId="5E47711C" w:rsidR="00D36735" w:rsidRDefault="2AFB9DFD" w:rsidP="00BA7D65">
      <w:r>
        <w:t xml:space="preserve">The </w:t>
      </w:r>
      <w:r w:rsidR="00BF6114">
        <w:t>KP</w:t>
      </w:r>
      <w:r>
        <w:t xml:space="preserve"> appears to be upregulated in </w:t>
      </w:r>
      <w:r w:rsidR="00F85753">
        <w:t>irreversible pulpitis</w:t>
      </w:r>
      <w:r>
        <w:t xml:space="preserve"> with increases in IDO activity and changes in transcription of enzymes of the </w:t>
      </w:r>
      <w:r w:rsidR="00BF6114">
        <w:t>KP</w:t>
      </w:r>
      <w:r>
        <w:t xml:space="preserve"> which indicate a shift away from the neuroprotective </w:t>
      </w:r>
      <w:r w:rsidR="43780E98">
        <w:t xml:space="preserve">product </w:t>
      </w:r>
      <w:r w:rsidR="00A44940">
        <w:t>KYNA</w:t>
      </w:r>
      <w:r>
        <w:t xml:space="preserve"> and towards the neurotoxic product quinolinic acid. What is more, imaging of IDO and KYN </w:t>
      </w:r>
      <w:r w:rsidR="43780E98">
        <w:t>immunofluorescently</w:t>
      </w:r>
      <w:r>
        <w:t xml:space="preserve"> stained sections of pulp tissue imply that this process is taking place adjacent to or within sensory neurons indicating the </w:t>
      </w:r>
      <w:r w:rsidR="00BF6114">
        <w:t>KP</w:t>
      </w:r>
      <w:r>
        <w:t xml:space="preserve"> may play a role in the severity of pain experienced </w:t>
      </w:r>
      <w:r>
        <w:lastRenderedPageBreak/>
        <w:t xml:space="preserve">during </w:t>
      </w:r>
      <w:r w:rsidR="00F85753">
        <w:t>irreversible pulpitis</w:t>
      </w:r>
      <w:r>
        <w:t xml:space="preserve"> and potentially the period following this. ‘Odontoblast like cells’ when stimulated with LPS and ODN</w:t>
      </w:r>
      <w:r w:rsidR="45962F5B">
        <w:t>2006</w:t>
      </w:r>
      <w:r>
        <w:t xml:space="preserve"> showed similar changes to the </w:t>
      </w:r>
      <w:r w:rsidR="00BF6114">
        <w:t>KP</w:t>
      </w:r>
      <w:r>
        <w:t xml:space="preserve"> to that seen in </w:t>
      </w:r>
      <w:r w:rsidR="00F85753">
        <w:t>irreversible pulpitis</w:t>
      </w:r>
      <w:r w:rsidR="00F7738B">
        <w:t>,</w:t>
      </w:r>
      <w:r>
        <w:t xml:space="preserve"> in particular ODN2006 </w:t>
      </w:r>
      <w:r w:rsidR="4E9A37B2">
        <w:t xml:space="preserve">closely mimicked this response. The </w:t>
      </w:r>
      <w:r w:rsidR="00BF6114">
        <w:t>KP</w:t>
      </w:r>
      <w:r w:rsidR="4E9A37B2">
        <w:t xml:space="preserve"> therefore represents a new avenue with which to understand the painful processes behind </w:t>
      </w:r>
      <w:r w:rsidR="00F85753">
        <w:t>irreversible pulpitis</w:t>
      </w:r>
      <w:r w:rsidR="4E9A37B2">
        <w:t xml:space="preserve"> and further investigation in this area may yield therapeutics which not only reduce pain in the immediate surgical period but potentially beyond this, preventing the transition to p</w:t>
      </w:r>
      <w:r w:rsidR="2658B563">
        <w:t>ersistent</w:t>
      </w:r>
      <w:r w:rsidR="4E9A37B2">
        <w:t xml:space="preserve"> pain.</w:t>
      </w:r>
    </w:p>
    <w:p w14:paraId="7541F420" w14:textId="77777777" w:rsidR="00AE1386" w:rsidRDefault="00AE1386" w:rsidP="00BA7D65">
      <w:pPr>
        <w:rPr>
          <w:rFonts w:asciiTheme="majorHAnsi" w:eastAsiaTheme="majorEastAsia" w:hAnsiTheme="majorHAnsi" w:cstheme="majorBidi"/>
          <w:color w:val="2F5496" w:themeColor="accent1" w:themeShade="BF"/>
          <w:sz w:val="32"/>
          <w:szCs w:val="32"/>
        </w:rPr>
      </w:pPr>
      <w:r>
        <w:br w:type="page"/>
      </w:r>
    </w:p>
    <w:p w14:paraId="7E3F742B" w14:textId="77777777" w:rsidR="00E25675" w:rsidRDefault="00E25675" w:rsidP="00BA7D65">
      <w:pPr>
        <w:pStyle w:val="Heading1"/>
        <w:spacing w:before="100"/>
      </w:pPr>
      <w:r>
        <w:lastRenderedPageBreak/>
        <w:t>References</w:t>
      </w:r>
    </w:p>
    <w:p w14:paraId="27FC81F0" w14:textId="77777777" w:rsidR="003966EB" w:rsidRPr="003966EB" w:rsidRDefault="00E25675" w:rsidP="00BA7D65">
      <w:r>
        <w:rPr>
          <w:rFonts w:ascii="Calibri Light" w:eastAsiaTheme="minorHAnsi" w:hAnsi="Calibri Light" w:cs="Calibri Light"/>
          <w:noProof/>
          <w:sz w:val="32"/>
          <w:lang w:val="en-US"/>
        </w:rPr>
        <w:fldChar w:fldCharType="begin"/>
      </w:r>
      <w:r>
        <w:instrText xml:space="preserve"> ADDIN EN.REFLIST </w:instrText>
      </w:r>
      <w:r>
        <w:rPr>
          <w:rFonts w:ascii="Calibri Light" w:eastAsiaTheme="minorHAnsi" w:hAnsi="Calibri Light" w:cs="Calibri Light"/>
          <w:noProof/>
          <w:sz w:val="32"/>
          <w:lang w:val="en-US"/>
        </w:rPr>
        <w:fldChar w:fldCharType="separate"/>
      </w:r>
      <w:r w:rsidR="003966EB" w:rsidRPr="003966EB">
        <w:t>Aguilera P, Chánez-Cárdenas ME, Floriano-Sánchez E, Barrera D, Santamaría A, Sánchez-González DJ, Pérez-Severiano F, Pedraza-Chaverrí J, Jiménez PD. 2007. Time-related changes in constitutive and inducible nitric oxide synthases in the rat striatum in a model of Huntington's disease. Neurotoxicology 28(6):1200-1207.</w:t>
      </w:r>
    </w:p>
    <w:p w14:paraId="407B47A1" w14:textId="77777777" w:rsidR="003966EB" w:rsidRPr="003966EB" w:rsidRDefault="003966EB" w:rsidP="00BA7D65">
      <w:r w:rsidRPr="003966EB">
        <w:t>Ball HJ, Sanchez-Perez A, Weiser S, Austin CJD, Astelbauer F, Miu J, McQuillan JA, Stocker R, Jermiin LS, Hunt NH. 2007. Characterization of an indoleamine 2,3-dioxygenase-like protein found in humans and mice. Gene 396(1):203-213.</w:t>
      </w:r>
    </w:p>
    <w:p w14:paraId="1793901D" w14:textId="77777777" w:rsidR="003966EB" w:rsidRPr="003966EB" w:rsidRDefault="003966EB" w:rsidP="00BA7D65">
      <w:r w:rsidRPr="003966EB">
        <w:t>Barjandi G, Louca Jounger S, Löfgren M, Bileviciute-Ljungar I, Kosek E, Ernberg M. 2020. Plasma tryptophan and kynurenine in females with temporomandibular disorders and fibromyalgia-An exploratory pilot study. J Oral Rehabil 47(2):150-157.</w:t>
      </w:r>
    </w:p>
    <w:p w14:paraId="15D43698" w14:textId="77777777" w:rsidR="003966EB" w:rsidRPr="003966EB" w:rsidRDefault="003966EB" w:rsidP="00BA7D65">
      <w:r w:rsidRPr="003966EB">
        <w:t>Beninger RJ, Colton AM, Ingles JL, Jhamandas K, Boegman RJ. 1994. Picolinic acid blocks the neurotoxic but not the neuroexcitant properties of quinolinic acid in the rat brain: Evidence from turning behaviour and tyrosine hydroxylase immunohistochemistry. Neuroscience 61(3):603-612.</w:t>
      </w:r>
    </w:p>
    <w:p w14:paraId="1E674362" w14:textId="77777777" w:rsidR="003966EB" w:rsidRPr="003966EB" w:rsidRDefault="003966EB" w:rsidP="00BA7D65">
      <w:r w:rsidRPr="003966EB">
        <w:t>Birner A, Platzer M, Bengesser SA, Dalkner N, Fellendorf FT, Queissner R, Pilz R, Rauch P, Maget A, Hamm C, et al. 2017. Increased breakdown of kynurenine towards its neurotoxic branch in bipolar disorder. PloS one 12(2):e0172699-e0172699.</w:t>
      </w:r>
    </w:p>
    <w:p w14:paraId="1CC3C880" w14:textId="77777777" w:rsidR="003966EB" w:rsidRPr="003966EB" w:rsidRDefault="003966EB" w:rsidP="00BA7D65">
      <w:r w:rsidRPr="003966EB">
        <w:t>Britan A, Maffre V, Tone S, Drevet JR. 2006. Quantitative and spatial differences in the expression of tryptophan-metabolizing enzymes in mouse epididymis. Cell and Tissue Research 324(2):301-310.</w:t>
      </w:r>
    </w:p>
    <w:p w14:paraId="691C820C" w14:textId="77777777" w:rsidR="003966EB" w:rsidRPr="003966EB" w:rsidRDefault="003966EB" w:rsidP="00BA7D65">
      <w:r w:rsidRPr="003966EB">
        <w:t>Campesan S, Green EW, Breda C, Sathyasaikumar KV, Muchowski PJ, Schwarcz R, Kyriacou CP, Giorgini F. 2011. The kynurenine pathway modulates neurodegeneration in a Drosophila model of Huntington's disease. Curr Biol 21(11):961-966.</w:t>
      </w:r>
    </w:p>
    <w:p w14:paraId="7BFFD442" w14:textId="77777777" w:rsidR="003966EB" w:rsidRPr="003966EB" w:rsidRDefault="003966EB" w:rsidP="00BA7D65">
      <w:r w:rsidRPr="003966EB">
        <w:t>Couble ML, Farges JC, Bleicher F, Perrat-Mabillon B, Boudeulle M, Magloire H. 2000. Odontoblast differentiation of human dental pulp cells in explant cultures. Calcif Tissue Int 66(2):129-138.</w:t>
      </w:r>
    </w:p>
    <w:p w14:paraId="4D406B72" w14:textId="77777777" w:rsidR="003966EB" w:rsidRPr="003966EB" w:rsidRDefault="003966EB" w:rsidP="00BA7D65">
      <w:r w:rsidRPr="003966EB">
        <w:t>Durand SH, Flacher V, Roméas A, Carrouel F, Colomb E, Vincent C, Magloire H, Couble ML, Bleicher F, Staquet MJ, et al. 2006. Lipoteichoic acid increases TLR and functional chemokine expression while reducing dentin formation in in vitro differentiated human odontoblasts. J Immunol 176(5):2880-2887.</w:t>
      </w:r>
    </w:p>
    <w:p w14:paraId="6235A4D7" w14:textId="77777777" w:rsidR="003966EB" w:rsidRPr="003966EB" w:rsidRDefault="003966EB" w:rsidP="00BA7D65">
      <w:r w:rsidRPr="003966EB">
        <w:t>Greco R, Demartini C, Zanaboni AM, Redavide E, Pampalone S, Toldi J, Fülöp F, Blandini F, Nappi G, Sandrini G, et al. 2017. Effects of kynurenic acid analogue 1 (KYNA-A1) in nitroglycerin-induced hyperalgesia: Targets and anti-migraine mechanisms. Cephalalgia 37(13):1272-1284.</w:t>
      </w:r>
    </w:p>
    <w:p w14:paraId="18F2306B" w14:textId="77777777" w:rsidR="003966EB" w:rsidRPr="003966EB" w:rsidRDefault="003966EB" w:rsidP="00BA7D65">
      <w:r w:rsidRPr="003966EB">
        <w:t>Guillemin GJ, Williams KR, Smith DG, Smythe GA, Croitoru-Lamoury J, Brew BJ. 2003. Quinolinic acid in the pathogenesis of Alzheimer's disease. Adv Exp Med Biol 527:167-176.</w:t>
      </w:r>
    </w:p>
    <w:p w14:paraId="6D1B37B7" w14:textId="77777777" w:rsidR="003966EB" w:rsidRPr="003966EB" w:rsidRDefault="003966EB" w:rsidP="00BA7D65">
      <w:r w:rsidRPr="003966EB">
        <w:t>Guillemin GJ. 2012. Quinolinic acid, the inescapable neurotoxin. The FEBS Journal 279(8):1356-1365.</w:t>
      </w:r>
    </w:p>
    <w:p w14:paraId="6B583E69" w14:textId="77777777" w:rsidR="003966EB" w:rsidRPr="003966EB" w:rsidRDefault="003966EB" w:rsidP="00BA7D65">
      <w:r w:rsidRPr="003966EB">
        <w:t>Han Q, Li J, Li J. 2004. pH dependence, substrate specificity and inhibition of human kynurenine aminotransferase I. European Journal of Biochemistry 271(23-24):4804-4814.</w:t>
      </w:r>
    </w:p>
    <w:p w14:paraId="728F5345" w14:textId="77777777" w:rsidR="003966EB" w:rsidRPr="003966EB" w:rsidRDefault="003966EB" w:rsidP="00BA7D65">
      <w:r w:rsidRPr="003966EB">
        <w:lastRenderedPageBreak/>
        <w:t>Han Q, Cai T, Tagle DA, Robinson H, Li J. 2008. Substrate specificity and structure of human aminoadipate aminotransferase/kynurenine aminotransferase II. Bioscience reports 28(4):205-215.</w:t>
      </w:r>
    </w:p>
    <w:p w14:paraId="1A4FB53E" w14:textId="77777777" w:rsidR="003966EB" w:rsidRPr="003966EB" w:rsidRDefault="003966EB" w:rsidP="00BA7D65">
      <w:r w:rsidRPr="003966EB">
        <w:t>Han Q, Robinson H, Cai T, Tagle DA, Li J. 2009. Biochemical and structural properties of mouse kynurenine aminotransferase III. Molecular and cellular biology 29(3):784-793.</w:t>
      </w:r>
    </w:p>
    <w:p w14:paraId="4241D12E" w14:textId="77777777" w:rsidR="003966EB" w:rsidRPr="003966EB" w:rsidRDefault="003966EB" w:rsidP="00BA7D65">
      <w:r w:rsidRPr="003966EB">
        <w:t>Henry MA, Luo S, Levinson SR. 2012. Unmyelinated nerve fibers in the human dental pulp express markers for myelinated fibers and show sodium channel accumulations. BMC neuroscience 13:29-29.</w:t>
      </w:r>
    </w:p>
    <w:p w14:paraId="626E5E8D" w14:textId="77777777" w:rsidR="003966EB" w:rsidRPr="003966EB" w:rsidRDefault="003966EB" w:rsidP="00BA7D65">
      <w:r w:rsidRPr="003966EB">
        <w:t>Hoshi M, Saito K, Hara A, Taguchi A, Ohtaki H, Tanaka R, Fujigaki H, Osawa Y, Takemura M, Matsunami H, et al. 2010. The absence of IDO upregulates type I IFN production, resulting in suppression of viral replication in the retrovirus-infected mouse. J Immunol 185(6):3305-3312.</w:t>
      </w:r>
    </w:p>
    <w:p w14:paraId="374CC221" w14:textId="77777777" w:rsidR="003966EB" w:rsidRPr="003966EB" w:rsidRDefault="003966EB" w:rsidP="00BA7D65">
      <w:r w:rsidRPr="003966EB">
        <w:t>Huang L, Ou R, Rabelo de Souza G, Cunha TM, Lemos H, Mohamed E, Li L, Pacholczyk G, Randall J, Munn DH, et al. 2016. Virus Infections Incite Pain Hypersensitivity by Inducing Indoleamine 2,3 Dioxygenase. PLoS Pathog 12(5):e1005615.</w:t>
      </w:r>
    </w:p>
    <w:p w14:paraId="42942DB5" w14:textId="77777777" w:rsidR="003966EB" w:rsidRPr="003966EB" w:rsidRDefault="003966EB" w:rsidP="00BA7D65">
      <w:r w:rsidRPr="003966EB">
        <w:t>Jhamandas K, Boegman R, Beninger R, Miranda A, Lipic K. 2000. Excitotoxicity of quinolinic acid: Modulation by endogenous antagonists. Neurotoxicity research 2:139-155.</w:t>
      </w:r>
    </w:p>
    <w:p w14:paraId="4017481F" w14:textId="77777777" w:rsidR="003966EB" w:rsidRPr="003966EB" w:rsidRDefault="003966EB" w:rsidP="00BA7D65">
      <w:r w:rsidRPr="003966EB">
        <w:t>Joury E, Bernabe E, Gallagher JE, Marcenes W. 2018. Burden of orofacial pain in a socially deprived and culturally diverse area of the United Kingdom. Pain 159(7):1235-1243.</w:t>
      </w:r>
    </w:p>
    <w:p w14:paraId="1A6FEEC7" w14:textId="77777777" w:rsidR="003966EB" w:rsidRPr="003966EB" w:rsidRDefault="003966EB" w:rsidP="00BA7D65">
      <w:r w:rsidRPr="003966EB">
        <w:t>Kita T, Morrison PF, Heyes MP, Markey SP. 2002. Effects of systemic and central nervous system localized inflammation on the contributions of metabolic precursors to the L-kynurenine and quinolinic acid pools in brain. J Neurochem 82(2):258-268.</w:t>
      </w:r>
    </w:p>
    <w:p w14:paraId="43176207" w14:textId="77777777" w:rsidR="003966EB" w:rsidRPr="003966EB" w:rsidRDefault="003966EB" w:rsidP="00BA7D65">
      <w:r w:rsidRPr="003966EB">
        <w:t>Law AS, Nixdorf DR, Aguirre AM, Reams GJ, Tortomasi AJ, Manne BD, Harris DR. 2015. Predicting severe pain after root canal therapy in the National Dental PBRN. J Dent Res 94(3 Suppl):37s-43s.</w:t>
      </w:r>
    </w:p>
    <w:p w14:paraId="2D50ACDA" w14:textId="77777777" w:rsidR="003966EB" w:rsidRPr="003966EB" w:rsidRDefault="003966EB" w:rsidP="00BA7D65">
      <w:r w:rsidRPr="003966EB">
        <w:t>Lee J, Ro JY. 2007. Differential regulation of glutamate receptors in trigeminal ganglia following masseter inflammation. Neuroscience Letters 421(2):91-95.</w:t>
      </w:r>
    </w:p>
    <w:p w14:paraId="0B8EC20A" w14:textId="77777777" w:rsidR="003966EB" w:rsidRPr="003966EB" w:rsidRDefault="003966EB" w:rsidP="00BA7D65">
      <w:r w:rsidRPr="003966EB">
        <w:t>Lee S, Zhang QZ, Karabucak B, Le AD. 2016. DPSCs from Inflamed Pulp Modulate Macrophage Function via the TNF-α/IDO Axis. J Dent Res 95(11):1274-1281.</w:t>
      </w:r>
    </w:p>
    <w:p w14:paraId="40BFE0FC" w14:textId="77777777" w:rsidR="003966EB" w:rsidRPr="003966EB" w:rsidRDefault="003966EB" w:rsidP="00BA7D65">
      <w:r w:rsidRPr="003966EB">
        <w:t>Lewis CW, McKinney CM, Lee HH, Melbye ML, Rue TC. 2015. Visits to US emergency departments by 20- to 29-year-olds with toothache during 2001-2010. J Am Dent Assoc 146(5):295-302.e292.</w:t>
      </w:r>
    </w:p>
    <w:p w14:paraId="6D0FCE87" w14:textId="77777777" w:rsidR="003966EB" w:rsidRPr="003966EB" w:rsidRDefault="003966EB" w:rsidP="00BA7D65">
      <w:r w:rsidRPr="003966EB">
        <w:t>Li V, Wang YT. 2016. Molecular mechanisms of NMDA receptor-mediated excitotoxicity: implications for neuroprotective therapeutics for stroke. Neural regeneration research 11(11):1752-1753.</w:t>
      </w:r>
    </w:p>
    <w:p w14:paraId="572EECFA" w14:textId="77777777" w:rsidR="003966EB" w:rsidRPr="003966EB" w:rsidRDefault="003966EB" w:rsidP="00BA7D65">
      <w:r w:rsidRPr="003966EB">
        <w:t>Lipton JA, Ship JA, Larach-Robinson D. 1993. Estimated prevalence and distribution of reported orofacial pain in the United States. J Am Dent Assoc 124(10):115-121.</w:t>
      </w:r>
    </w:p>
    <w:p w14:paraId="52D08AB8" w14:textId="77777777" w:rsidR="003966EB" w:rsidRPr="003966EB" w:rsidRDefault="003966EB" w:rsidP="00BA7D65">
      <w:r w:rsidRPr="003966EB">
        <w:t>Metz R, DuHadaway JB, Kamasani U, Laury-Kleintop L, Muller AJ, Prendergast GC. 2007. Novel Tryptophan Catabolic Enzyme IDO2 Is the Preferred Biochemical Target of the Antitumor Indoleamine 2,3-Dioxygenase Inhibitory Compound D-1-methyl-tryptophan. Cancer Research 67(15):7082-7087.</w:t>
      </w:r>
    </w:p>
    <w:p w14:paraId="3A31DB05" w14:textId="77777777" w:rsidR="003966EB" w:rsidRPr="003966EB" w:rsidRDefault="003966EB" w:rsidP="00BA7D65">
      <w:r w:rsidRPr="003966EB">
        <w:lastRenderedPageBreak/>
        <w:t>Millischer V, Heinzl M, Faka A, Resl M, Trepci A, Klammer C, Egger M, Dieplinger B, Clodi M, Schwieler L. 2021. Intravenous administration of LPS activates the kynurenine pathway in healthy male human subjects: a prospective placebo-controlled cross-over trial. Journal of Neuroinflammation 18(1):158.</w:t>
      </w:r>
    </w:p>
    <w:p w14:paraId="72BE3664" w14:textId="77777777" w:rsidR="003966EB" w:rsidRPr="003966EB" w:rsidRDefault="003966EB" w:rsidP="00BA7D65">
      <w:r w:rsidRPr="003966EB">
        <w:t>Myint A-M, Kim YK, Verkerk R, Scharpé S, Steinbusch H, Leonard B. 2007. Kynurenine pathway in major depression: Evidence of impaired neuroprotection. Journal of Affective Disorders 98(1):143-151.</w:t>
      </w:r>
    </w:p>
    <w:p w14:paraId="671BB0EB" w14:textId="77777777" w:rsidR="003966EB" w:rsidRPr="003966EB" w:rsidRDefault="003966EB" w:rsidP="00BA7D65">
      <w:r w:rsidRPr="003966EB">
        <w:t>Nixdorf D, Moana-Filho E. 2011. Persistent dento-alveolar pain disorder (PDAP): Working towards a better understanding. Reviews in pain 5(4):18-27.</w:t>
      </w:r>
    </w:p>
    <w:p w14:paraId="708AFDA3" w14:textId="77777777" w:rsidR="003966EB" w:rsidRPr="003966EB" w:rsidRDefault="003966EB" w:rsidP="00BA7D65">
      <w:r w:rsidRPr="003966EB">
        <w:t>Nixdorf DR, Law AS, Lindquist K, Reams GJ, Cole E, Kanter K, Nguyen RHN, Harris DR. 2016. Frequency, impact, and predictors of persistent pain after root canal treatment: a national dental PBRN study. Pain 157(1):159-165.</w:t>
      </w:r>
    </w:p>
    <w:p w14:paraId="499AB580" w14:textId="77777777" w:rsidR="003966EB" w:rsidRPr="003966EB" w:rsidRDefault="003966EB" w:rsidP="00BA7D65">
      <w:r w:rsidRPr="003966EB">
        <w:t>Potter MC, Elmer GI, Bergeron R, Albuquerque EX, Guidetti P, Wu H-Q, Schwarcz R. 2010. Reduction of endogenous kynurenic acid formation enhances extracellular glutamate, hippocampal plasticity, and cognitive behavior. Neuropsychopharmacology : official publication of the American College of Neuropsychopharmacology 35(8):1734-1742.</w:t>
      </w:r>
    </w:p>
    <w:p w14:paraId="2E54BEE8" w14:textId="77777777" w:rsidR="003966EB" w:rsidRPr="003966EB" w:rsidRDefault="003966EB" w:rsidP="00BA7D65">
      <w:r w:rsidRPr="003966EB">
        <w:t>Puchtler H, Meloan SN, Terry MS. 1969. On the history and mechanism of alizarin and alizarin red S stains for calcium. J Histochem Cytochem 17(2):110-124.</w:t>
      </w:r>
    </w:p>
    <w:p w14:paraId="43FDCFC1" w14:textId="77777777" w:rsidR="003966EB" w:rsidRPr="003966EB" w:rsidRDefault="003966EB" w:rsidP="00BA7D65">
      <w:r w:rsidRPr="003966EB">
        <w:t>Rahman A, Ting K, Cullen KM, Braidy N, Brew BJ, Guillemin GJ. 2009. The excitotoxin quinolinic acid induces tau phosphorylation in human neurons. PLoS One 4(7):e6344.</w:t>
      </w:r>
    </w:p>
    <w:p w14:paraId="38972D49" w14:textId="77777777" w:rsidR="003966EB" w:rsidRPr="003966EB" w:rsidRDefault="003966EB" w:rsidP="00BA7D65">
      <w:r w:rsidRPr="003966EB">
        <w:t>Rojewska E, Ciapała K, Piotrowska A, Makuch W, Mika J. 2018. Pharmacological Inhibition of Indoleamine 2,3-Dioxygenase-2 and Kynurenine 3-Monooxygenase, Enzymes of the Kynurenine Pathway, Significantly Diminishes Neuropathic Pain in a Rat Model. Frontiers in Pharmacology 9(724).</w:t>
      </w:r>
    </w:p>
    <w:p w14:paraId="4F7AEE27" w14:textId="77777777" w:rsidR="003966EB" w:rsidRPr="003966EB" w:rsidRDefault="003966EB" w:rsidP="00BA7D65">
      <w:r w:rsidRPr="003966EB">
        <w:t>Sarkhosh K, Tredget EE, Karami A, Uludag H, Iwashina T, Kilani RT, Ghahary A. 2003. Immune cell proliferation is suppressed by the interferon-gamma-induced indoleamine 2,3-dioxygenase expression of fibroblasts populated in collagen gel (FPCG). J Cell Biochem 90(1):206-217.</w:t>
      </w:r>
    </w:p>
    <w:p w14:paraId="746D1027" w14:textId="77777777" w:rsidR="003966EB" w:rsidRPr="003966EB" w:rsidRDefault="003966EB" w:rsidP="00BA7D65">
      <w:r w:rsidRPr="003966EB">
        <w:t>Siddique I, Mahmood H, Mohammed-Ali R. 2015. Paracetamol overdose secondary to dental pain: a case series. Br Dent J 219(6):E6.</w:t>
      </w:r>
    </w:p>
    <w:p w14:paraId="452059AB" w14:textId="77777777" w:rsidR="003966EB" w:rsidRPr="003966EB" w:rsidRDefault="003966EB" w:rsidP="00BA7D65">
      <w:r w:rsidRPr="003966EB">
        <w:t>Takegawa D, Nakanishi T, Hirao K, Yumoto H, Takahashi K, Matsuo T. 2014. Modulatory roles of interferon-gamma through indoleamine 2, 3-dioxygenase induction in innate immune response of dental pulp cells. J Endod 40(9):1382-1387.</w:t>
      </w:r>
    </w:p>
    <w:p w14:paraId="12B019B7" w14:textId="77777777" w:rsidR="003966EB" w:rsidRPr="003966EB" w:rsidRDefault="003966EB" w:rsidP="00BA7D65">
      <w:r w:rsidRPr="003966EB">
        <w:t>UniProt-Consortium. 2021. UniProt: the universal protein knowledgebase in 2021. Nucleic Acids Res 49(D1):D480-d489.</w:t>
      </w:r>
    </w:p>
    <w:p w14:paraId="609413A2" w14:textId="77777777" w:rsidR="003966EB" w:rsidRPr="003966EB" w:rsidRDefault="003966EB" w:rsidP="00BA7D65">
      <w:r w:rsidRPr="003966EB">
        <w:t>Wingender G, Garbi N, Schumak B, Jüngerkes F, Endl E, von Bubnoff D, Steitz J, Striegler J, Moldenhauer G, Tüting T, et al. 2006. Systemic application of CpG-rich DNA suppresses adaptive T cell immunity via induction of IDO. Eur J Immunol 36(1):12-20.</w:t>
      </w:r>
    </w:p>
    <w:p w14:paraId="52D267BE" w14:textId="77777777" w:rsidR="003966EB" w:rsidRPr="003966EB" w:rsidRDefault="003966EB" w:rsidP="00BA7D65">
      <w:r w:rsidRPr="003966EB">
        <w:lastRenderedPageBreak/>
        <w:t>Ye J, Coulouris G, Zaretskaya I, Cutcutache I, Rozen S, Madden TL. 2012. Primer-BLAST: A tool to design target-specific primers for polymerase chain reaction. BMC Bioinformatics 13(1):134.</w:t>
      </w:r>
    </w:p>
    <w:p w14:paraId="65ABD3A4" w14:textId="674F6893" w:rsidR="00E25675" w:rsidRDefault="00E25675" w:rsidP="00BA7D65">
      <w:r>
        <w:fldChar w:fldCharType="end"/>
      </w:r>
    </w:p>
    <w:sectPr w:rsidR="00E25675" w:rsidSect="00BB1711">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40549"/>
    <w:multiLevelType w:val="hybridMultilevel"/>
    <w:tmpl w:val="6B3A1862"/>
    <w:lvl w:ilvl="0" w:tplc="ECD09D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243FD"/>
    <w:multiLevelType w:val="multilevel"/>
    <w:tmpl w:val="8E0E2E22"/>
    <w:lvl w:ilvl="0">
      <w:start w:val="1"/>
      <w:numFmt w:val="decimal"/>
      <w:pStyle w:val="Table"/>
      <w:suff w:val="space"/>
      <w:lvlText w:val="Figure 4.%1"/>
      <w:lvlJc w:val="left"/>
      <w:pPr>
        <w:ind w:left="0" w:firstLine="0"/>
      </w:pPr>
      <w:rPr>
        <w:rFonts w:hint="default"/>
      </w:rPr>
    </w:lvl>
    <w:lvl w:ilvl="1">
      <w:start w:val="1"/>
      <w:numFmt w:val="none"/>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2B3E189F"/>
    <w:multiLevelType w:val="multilevel"/>
    <w:tmpl w:val="85FA4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35263C2"/>
    <w:multiLevelType w:val="multilevel"/>
    <w:tmpl w:val="626E98A6"/>
    <w:lvl w:ilvl="0">
      <w:start w:val="1"/>
      <w:numFmt w:val="decimal"/>
      <w:suff w:val="space"/>
      <w:lvlText w:val="Figure 3.%1"/>
      <w:lvlJc w:val="left"/>
      <w:pPr>
        <w:ind w:left="0" w:firstLine="0"/>
      </w:pPr>
      <w:rPr>
        <w:rFonts w:hint="default"/>
      </w:rPr>
    </w:lvl>
    <w:lvl w:ilvl="1">
      <w:start w:val="1"/>
      <w:numFmt w:val="none"/>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4E5253E0"/>
    <w:multiLevelType w:val="hybridMultilevel"/>
    <w:tmpl w:val="02B2D7A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4FBB7B33"/>
    <w:multiLevelType w:val="hybridMultilevel"/>
    <w:tmpl w:val="7AE4E1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76439610">
    <w:abstractNumId w:val="2"/>
  </w:num>
  <w:num w:numId="2" w16cid:durableId="1911035884">
    <w:abstractNumId w:val="5"/>
  </w:num>
  <w:num w:numId="3" w16cid:durableId="1316689084">
    <w:abstractNumId w:val="3"/>
  </w:num>
  <w:num w:numId="4" w16cid:durableId="1440107269">
    <w:abstractNumId w:val="1"/>
  </w:num>
  <w:num w:numId="5" w16cid:durableId="136189707">
    <w:abstractNumId w:val="4"/>
  </w:num>
  <w:num w:numId="6" w16cid:durableId="9986541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ental Research Newcastl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r0dpvptrzxfed9r7xfw2l2rts5e0s2pzp&quot;&gt;Thesis Chapter 1-Converted&lt;record-ids&gt;&lt;item&gt;36&lt;/item&gt;&lt;item&gt;38&lt;/item&gt;&lt;item&gt;42&lt;/item&gt;&lt;item&gt;44&lt;/item&gt;&lt;item&gt;45&lt;/item&gt;&lt;item&gt;62&lt;/item&gt;&lt;item&gt;75&lt;/item&gt;&lt;item&gt;76&lt;/item&gt;&lt;item&gt;105&lt;/item&gt;&lt;item&gt;121&lt;/item&gt;&lt;item&gt;123&lt;/item&gt;&lt;item&gt;124&lt;/item&gt;&lt;item&gt;125&lt;/item&gt;&lt;item&gt;127&lt;/item&gt;&lt;item&gt;128&lt;/item&gt;&lt;item&gt;129&lt;/item&gt;&lt;item&gt;130&lt;/item&gt;&lt;item&gt;134&lt;/item&gt;&lt;item&gt;135&lt;/item&gt;&lt;item&gt;136&lt;/item&gt;&lt;item&gt;137&lt;/item&gt;&lt;item&gt;138&lt;/item&gt;&lt;item&gt;140&lt;/item&gt;&lt;item&gt;141&lt;/item&gt;&lt;item&gt;142&lt;/item&gt;&lt;item&gt;143&lt;/item&gt;&lt;item&gt;144&lt;/item&gt;&lt;item&gt;145&lt;/item&gt;&lt;item&gt;146&lt;/item&gt;&lt;item&gt;147&lt;/item&gt;&lt;item&gt;150&lt;/item&gt;&lt;item&gt;151&lt;/item&gt;&lt;item&gt;174&lt;/item&gt;&lt;item&gt;175&lt;/item&gt;&lt;item&gt;181&lt;/item&gt;&lt;item&gt;182&lt;/item&gt;&lt;item&gt;204&lt;/item&gt;&lt;item&gt;206&lt;/item&gt;&lt;item&gt;207&lt;/item&gt;&lt;item&gt;208&lt;/item&gt;&lt;item&gt;209&lt;/item&gt;&lt;item&gt;210&lt;/item&gt;&lt;/record-ids&gt;&lt;/item&gt;&lt;/Libraries&gt;"/>
  </w:docVars>
  <w:rsids>
    <w:rsidRoot w:val="00D36735"/>
    <w:rsid w:val="0001076E"/>
    <w:rsid w:val="00016379"/>
    <w:rsid w:val="00025113"/>
    <w:rsid w:val="00046F52"/>
    <w:rsid w:val="000523D0"/>
    <w:rsid w:val="0008225D"/>
    <w:rsid w:val="00090E59"/>
    <w:rsid w:val="000A4476"/>
    <w:rsid w:val="000A7593"/>
    <w:rsid w:val="000C6A45"/>
    <w:rsid w:val="000E0FB0"/>
    <w:rsid w:val="000E51FD"/>
    <w:rsid w:val="000F2F2C"/>
    <w:rsid w:val="001063D9"/>
    <w:rsid w:val="00112239"/>
    <w:rsid w:val="00130686"/>
    <w:rsid w:val="0014753B"/>
    <w:rsid w:val="00162944"/>
    <w:rsid w:val="0017630F"/>
    <w:rsid w:val="0017703C"/>
    <w:rsid w:val="00183796"/>
    <w:rsid w:val="001A3371"/>
    <w:rsid w:val="001C35B8"/>
    <w:rsid w:val="001D102A"/>
    <w:rsid w:val="001E7E52"/>
    <w:rsid w:val="001F4384"/>
    <w:rsid w:val="00216884"/>
    <w:rsid w:val="002253C6"/>
    <w:rsid w:val="00227F85"/>
    <w:rsid w:val="002304F3"/>
    <w:rsid w:val="002309C2"/>
    <w:rsid w:val="00234A4D"/>
    <w:rsid w:val="002377CA"/>
    <w:rsid w:val="00242B34"/>
    <w:rsid w:val="00254CDE"/>
    <w:rsid w:val="002641A6"/>
    <w:rsid w:val="002764A8"/>
    <w:rsid w:val="002809C5"/>
    <w:rsid w:val="00284125"/>
    <w:rsid w:val="002A44B8"/>
    <w:rsid w:val="002A4ABC"/>
    <w:rsid w:val="002A4F0E"/>
    <w:rsid w:val="002B4CB8"/>
    <w:rsid w:val="002D39B8"/>
    <w:rsid w:val="002D4677"/>
    <w:rsid w:val="00312A2C"/>
    <w:rsid w:val="00325501"/>
    <w:rsid w:val="00327551"/>
    <w:rsid w:val="00335002"/>
    <w:rsid w:val="00337EF8"/>
    <w:rsid w:val="0035423B"/>
    <w:rsid w:val="00356928"/>
    <w:rsid w:val="003632BD"/>
    <w:rsid w:val="0036582B"/>
    <w:rsid w:val="0036713C"/>
    <w:rsid w:val="0037160D"/>
    <w:rsid w:val="00381589"/>
    <w:rsid w:val="003966EB"/>
    <w:rsid w:val="003A08EB"/>
    <w:rsid w:val="003A0D45"/>
    <w:rsid w:val="003B0CE0"/>
    <w:rsid w:val="003B4A73"/>
    <w:rsid w:val="003B5CA6"/>
    <w:rsid w:val="003C0AA6"/>
    <w:rsid w:val="003D08E9"/>
    <w:rsid w:val="003E6CF5"/>
    <w:rsid w:val="003E73A1"/>
    <w:rsid w:val="003F04DF"/>
    <w:rsid w:val="00400127"/>
    <w:rsid w:val="00400D47"/>
    <w:rsid w:val="00410AD6"/>
    <w:rsid w:val="00422877"/>
    <w:rsid w:val="00435BCF"/>
    <w:rsid w:val="004961F4"/>
    <w:rsid w:val="004B284E"/>
    <w:rsid w:val="004D0292"/>
    <w:rsid w:val="004D1AFF"/>
    <w:rsid w:val="004D6083"/>
    <w:rsid w:val="004D7F5D"/>
    <w:rsid w:val="004E02ED"/>
    <w:rsid w:val="004E5D8E"/>
    <w:rsid w:val="004F26DF"/>
    <w:rsid w:val="004F34D3"/>
    <w:rsid w:val="004F3C7F"/>
    <w:rsid w:val="00505756"/>
    <w:rsid w:val="005121D2"/>
    <w:rsid w:val="00523B56"/>
    <w:rsid w:val="005400A2"/>
    <w:rsid w:val="0057081C"/>
    <w:rsid w:val="00582EEE"/>
    <w:rsid w:val="00587413"/>
    <w:rsid w:val="00592A03"/>
    <w:rsid w:val="005B7AC2"/>
    <w:rsid w:val="005B7AE6"/>
    <w:rsid w:val="005C7393"/>
    <w:rsid w:val="005D65DB"/>
    <w:rsid w:val="005E3207"/>
    <w:rsid w:val="005E5A77"/>
    <w:rsid w:val="00615313"/>
    <w:rsid w:val="0063530A"/>
    <w:rsid w:val="00637098"/>
    <w:rsid w:val="0064635C"/>
    <w:rsid w:val="0065616E"/>
    <w:rsid w:val="006563FB"/>
    <w:rsid w:val="006763F4"/>
    <w:rsid w:val="00677277"/>
    <w:rsid w:val="006833B2"/>
    <w:rsid w:val="006957F1"/>
    <w:rsid w:val="00697606"/>
    <w:rsid w:val="00697B45"/>
    <w:rsid w:val="006C148C"/>
    <w:rsid w:val="006E043F"/>
    <w:rsid w:val="006E0880"/>
    <w:rsid w:val="006E5DD7"/>
    <w:rsid w:val="007055DC"/>
    <w:rsid w:val="007075CB"/>
    <w:rsid w:val="00747EAD"/>
    <w:rsid w:val="007503DB"/>
    <w:rsid w:val="0076067B"/>
    <w:rsid w:val="00770C66"/>
    <w:rsid w:val="007764A9"/>
    <w:rsid w:val="00797F1E"/>
    <w:rsid w:val="007A05EE"/>
    <w:rsid w:val="007A553C"/>
    <w:rsid w:val="007E3D8D"/>
    <w:rsid w:val="007F53F3"/>
    <w:rsid w:val="0082643A"/>
    <w:rsid w:val="0083030A"/>
    <w:rsid w:val="00833F44"/>
    <w:rsid w:val="00841887"/>
    <w:rsid w:val="008527D0"/>
    <w:rsid w:val="008602AF"/>
    <w:rsid w:val="00863DFF"/>
    <w:rsid w:val="00874F66"/>
    <w:rsid w:val="00877943"/>
    <w:rsid w:val="0088249E"/>
    <w:rsid w:val="00884C71"/>
    <w:rsid w:val="008A4550"/>
    <w:rsid w:val="008C1A6F"/>
    <w:rsid w:val="008C60FF"/>
    <w:rsid w:val="008D1D37"/>
    <w:rsid w:val="008D3A2F"/>
    <w:rsid w:val="008E0C30"/>
    <w:rsid w:val="008F2281"/>
    <w:rsid w:val="008F7F61"/>
    <w:rsid w:val="009020E6"/>
    <w:rsid w:val="00903FB8"/>
    <w:rsid w:val="009058DF"/>
    <w:rsid w:val="009070E1"/>
    <w:rsid w:val="00912283"/>
    <w:rsid w:val="00916E05"/>
    <w:rsid w:val="0093615E"/>
    <w:rsid w:val="009444F0"/>
    <w:rsid w:val="00945191"/>
    <w:rsid w:val="009608F7"/>
    <w:rsid w:val="00964C30"/>
    <w:rsid w:val="00980B3C"/>
    <w:rsid w:val="00983F96"/>
    <w:rsid w:val="0099632A"/>
    <w:rsid w:val="009B092D"/>
    <w:rsid w:val="009C5B4A"/>
    <w:rsid w:val="009E0C3B"/>
    <w:rsid w:val="009E26A6"/>
    <w:rsid w:val="009F02FD"/>
    <w:rsid w:val="009F35F2"/>
    <w:rsid w:val="00A214FB"/>
    <w:rsid w:val="00A37E4C"/>
    <w:rsid w:val="00A430EF"/>
    <w:rsid w:val="00A43851"/>
    <w:rsid w:val="00A44940"/>
    <w:rsid w:val="00A51238"/>
    <w:rsid w:val="00A66181"/>
    <w:rsid w:val="00A70934"/>
    <w:rsid w:val="00A729EF"/>
    <w:rsid w:val="00A753C5"/>
    <w:rsid w:val="00A90B75"/>
    <w:rsid w:val="00A93D22"/>
    <w:rsid w:val="00A95DB0"/>
    <w:rsid w:val="00AB3BA5"/>
    <w:rsid w:val="00AB6147"/>
    <w:rsid w:val="00AD4B2C"/>
    <w:rsid w:val="00AE1386"/>
    <w:rsid w:val="00B029FA"/>
    <w:rsid w:val="00B03FD1"/>
    <w:rsid w:val="00B1615F"/>
    <w:rsid w:val="00B1727E"/>
    <w:rsid w:val="00B2689D"/>
    <w:rsid w:val="00B368CA"/>
    <w:rsid w:val="00B36C94"/>
    <w:rsid w:val="00B521F3"/>
    <w:rsid w:val="00B61603"/>
    <w:rsid w:val="00B821DA"/>
    <w:rsid w:val="00B86C3B"/>
    <w:rsid w:val="00B94320"/>
    <w:rsid w:val="00BA3EBC"/>
    <w:rsid w:val="00BA41AB"/>
    <w:rsid w:val="00BA7579"/>
    <w:rsid w:val="00BA7D65"/>
    <w:rsid w:val="00BB1711"/>
    <w:rsid w:val="00BC69A7"/>
    <w:rsid w:val="00BD144E"/>
    <w:rsid w:val="00BD5B2D"/>
    <w:rsid w:val="00BE1D1C"/>
    <w:rsid w:val="00BE2BA8"/>
    <w:rsid w:val="00BE6572"/>
    <w:rsid w:val="00BF6114"/>
    <w:rsid w:val="00C10C63"/>
    <w:rsid w:val="00C10D75"/>
    <w:rsid w:val="00C206B5"/>
    <w:rsid w:val="00C35B34"/>
    <w:rsid w:val="00C421FA"/>
    <w:rsid w:val="00C42B90"/>
    <w:rsid w:val="00C574A2"/>
    <w:rsid w:val="00C82E0F"/>
    <w:rsid w:val="00C84921"/>
    <w:rsid w:val="00C84AEC"/>
    <w:rsid w:val="00CB4932"/>
    <w:rsid w:val="00CC65A8"/>
    <w:rsid w:val="00CE6608"/>
    <w:rsid w:val="00D00205"/>
    <w:rsid w:val="00D01DB7"/>
    <w:rsid w:val="00D175F6"/>
    <w:rsid w:val="00D17938"/>
    <w:rsid w:val="00D23A24"/>
    <w:rsid w:val="00D2524A"/>
    <w:rsid w:val="00D36735"/>
    <w:rsid w:val="00D42FE8"/>
    <w:rsid w:val="00D56659"/>
    <w:rsid w:val="00D628F6"/>
    <w:rsid w:val="00D80A54"/>
    <w:rsid w:val="00D87230"/>
    <w:rsid w:val="00D90A5D"/>
    <w:rsid w:val="00D919A0"/>
    <w:rsid w:val="00DC6AC4"/>
    <w:rsid w:val="00DD7E31"/>
    <w:rsid w:val="00DE5902"/>
    <w:rsid w:val="00DF2C50"/>
    <w:rsid w:val="00DF4669"/>
    <w:rsid w:val="00DF4D83"/>
    <w:rsid w:val="00E00D74"/>
    <w:rsid w:val="00E03A39"/>
    <w:rsid w:val="00E05F47"/>
    <w:rsid w:val="00E1401A"/>
    <w:rsid w:val="00E25675"/>
    <w:rsid w:val="00E26509"/>
    <w:rsid w:val="00E40033"/>
    <w:rsid w:val="00E40D1B"/>
    <w:rsid w:val="00E41626"/>
    <w:rsid w:val="00E47F86"/>
    <w:rsid w:val="00E756FB"/>
    <w:rsid w:val="00E805EC"/>
    <w:rsid w:val="00E87288"/>
    <w:rsid w:val="00E90117"/>
    <w:rsid w:val="00EB6FD1"/>
    <w:rsid w:val="00EC5644"/>
    <w:rsid w:val="00EC754A"/>
    <w:rsid w:val="00ED1097"/>
    <w:rsid w:val="00ED2E4D"/>
    <w:rsid w:val="00F04135"/>
    <w:rsid w:val="00F2296B"/>
    <w:rsid w:val="00F235CC"/>
    <w:rsid w:val="00F41A4A"/>
    <w:rsid w:val="00F435D9"/>
    <w:rsid w:val="00F479CF"/>
    <w:rsid w:val="00F52AA8"/>
    <w:rsid w:val="00F546EF"/>
    <w:rsid w:val="00F6126B"/>
    <w:rsid w:val="00F66309"/>
    <w:rsid w:val="00F7738B"/>
    <w:rsid w:val="00F839D1"/>
    <w:rsid w:val="00F85753"/>
    <w:rsid w:val="00FA2D76"/>
    <w:rsid w:val="00FB33E0"/>
    <w:rsid w:val="00FC64F8"/>
    <w:rsid w:val="00FD604E"/>
    <w:rsid w:val="00FD6C08"/>
    <w:rsid w:val="00FE05F6"/>
    <w:rsid w:val="00FF3565"/>
    <w:rsid w:val="010AD040"/>
    <w:rsid w:val="01394B77"/>
    <w:rsid w:val="01691063"/>
    <w:rsid w:val="01739425"/>
    <w:rsid w:val="01BB2FDB"/>
    <w:rsid w:val="01D3AFC1"/>
    <w:rsid w:val="020CEFEC"/>
    <w:rsid w:val="028A9A26"/>
    <w:rsid w:val="029C4DFD"/>
    <w:rsid w:val="02AF4676"/>
    <w:rsid w:val="02D51BD8"/>
    <w:rsid w:val="02FEFA2B"/>
    <w:rsid w:val="03043A99"/>
    <w:rsid w:val="044E69AA"/>
    <w:rsid w:val="04D38CD5"/>
    <w:rsid w:val="056D33A1"/>
    <w:rsid w:val="05A4EA5B"/>
    <w:rsid w:val="05C23AE8"/>
    <w:rsid w:val="05DB6345"/>
    <w:rsid w:val="0603B15C"/>
    <w:rsid w:val="067097AD"/>
    <w:rsid w:val="068EA0FE"/>
    <w:rsid w:val="06BA3227"/>
    <w:rsid w:val="077733A6"/>
    <w:rsid w:val="07C6D97D"/>
    <w:rsid w:val="07F84143"/>
    <w:rsid w:val="080A7B45"/>
    <w:rsid w:val="086C8FE5"/>
    <w:rsid w:val="08F9DBAA"/>
    <w:rsid w:val="0B0EA1E7"/>
    <w:rsid w:val="0B7DFC0A"/>
    <w:rsid w:val="0B8DA34A"/>
    <w:rsid w:val="0BD27B75"/>
    <w:rsid w:val="0D68A2B7"/>
    <w:rsid w:val="0E52C767"/>
    <w:rsid w:val="0E559D07"/>
    <w:rsid w:val="0E703FA8"/>
    <w:rsid w:val="0EE4B492"/>
    <w:rsid w:val="0FE2130A"/>
    <w:rsid w:val="1097636D"/>
    <w:rsid w:val="1130961C"/>
    <w:rsid w:val="1182DB99"/>
    <w:rsid w:val="127AC1D9"/>
    <w:rsid w:val="12B0C378"/>
    <w:rsid w:val="133191A3"/>
    <w:rsid w:val="1353489A"/>
    <w:rsid w:val="15A0AA69"/>
    <w:rsid w:val="15F8E8E9"/>
    <w:rsid w:val="16017CB7"/>
    <w:rsid w:val="16FD7AFA"/>
    <w:rsid w:val="173F3AE1"/>
    <w:rsid w:val="175ECC0C"/>
    <w:rsid w:val="17742F13"/>
    <w:rsid w:val="17CDCBB9"/>
    <w:rsid w:val="17DB75BD"/>
    <w:rsid w:val="1852FDF5"/>
    <w:rsid w:val="18698B52"/>
    <w:rsid w:val="189C6CD4"/>
    <w:rsid w:val="189EC544"/>
    <w:rsid w:val="18FA9C6D"/>
    <w:rsid w:val="196CEFD0"/>
    <w:rsid w:val="19DA6C51"/>
    <w:rsid w:val="19F2E5C9"/>
    <w:rsid w:val="1AF720B3"/>
    <w:rsid w:val="1AFBCED6"/>
    <w:rsid w:val="1B0D4F93"/>
    <w:rsid w:val="1B3CE0D3"/>
    <w:rsid w:val="1BE8FBB2"/>
    <w:rsid w:val="1CA8F6E4"/>
    <w:rsid w:val="1D2E8F3D"/>
    <w:rsid w:val="1E1D96A2"/>
    <w:rsid w:val="1ED59DA4"/>
    <w:rsid w:val="1F872E7E"/>
    <w:rsid w:val="1F967D02"/>
    <w:rsid w:val="1FF403F9"/>
    <w:rsid w:val="200954EB"/>
    <w:rsid w:val="200FE99F"/>
    <w:rsid w:val="2112362A"/>
    <w:rsid w:val="211AD620"/>
    <w:rsid w:val="2122FEDF"/>
    <w:rsid w:val="21553764"/>
    <w:rsid w:val="22C1AD5E"/>
    <w:rsid w:val="22EDA32E"/>
    <w:rsid w:val="231DE9B0"/>
    <w:rsid w:val="23D7AC98"/>
    <w:rsid w:val="2596740F"/>
    <w:rsid w:val="265708F8"/>
    <w:rsid w:val="2658B563"/>
    <w:rsid w:val="277BA7BC"/>
    <w:rsid w:val="27CC4988"/>
    <w:rsid w:val="290EFE50"/>
    <w:rsid w:val="29182B2C"/>
    <w:rsid w:val="29477DE5"/>
    <w:rsid w:val="2971C622"/>
    <w:rsid w:val="299BD00D"/>
    <w:rsid w:val="29E613DA"/>
    <w:rsid w:val="2A252F42"/>
    <w:rsid w:val="2A6DB550"/>
    <w:rsid w:val="2ABD58E5"/>
    <w:rsid w:val="2ABD8AAD"/>
    <w:rsid w:val="2AFB9DFD"/>
    <w:rsid w:val="2B0B2EB3"/>
    <w:rsid w:val="2B5F158D"/>
    <w:rsid w:val="2B8156A4"/>
    <w:rsid w:val="2BC714B3"/>
    <w:rsid w:val="2BFCDAE0"/>
    <w:rsid w:val="2C4FCBEE"/>
    <w:rsid w:val="2C51CFBF"/>
    <w:rsid w:val="2D074032"/>
    <w:rsid w:val="2D10A7AA"/>
    <w:rsid w:val="2D746ED8"/>
    <w:rsid w:val="2D7CD4D1"/>
    <w:rsid w:val="2DBA92BA"/>
    <w:rsid w:val="2DBF0374"/>
    <w:rsid w:val="2DEAE940"/>
    <w:rsid w:val="2E582746"/>
    <w:rsid w:val="2E85913D"/>
    <w:rsid w:val="2F2EAC58"/>
    <w:rsid w:val="2FC98B36"/>
    <w:rsid w:val="301CA129"/>
    <w:rsid w:val="3091153B"/>
    <w:rsid w:val="31233EB8"/>
    <w:rsid w:val="31269710"/>
    <w:rsid w:val="317476A9"/>
    <w:rsid w:val="3213BD3F"/>
    <w:rsid w:val="32CD9D28"/>
    <w:rsid w:val="33012BF8"/>
    <w:rsid w:val="330BB47E"/>
    <w:rsid w:val="33CC9A8D"/>
    <w:rsid w:val="33E831C5"/>
    <w:rsid w:val="33E9B58A"/>
    <w:rsid w:val="341801EF"/>
    <w:rsid w:val="3454C248"/>
    <w:rsid w:val="349FDE69"/>
    <w:rsid w:val="34D7CB61"/>
    <w:rsid w:val="356784A3"/>
    <w:rsid w:val="35808BDE"/>
    <w:rsid w:val="362ED998"/>
    <w:rsid w:val="3635B165"/>
    <w:rsid w:val="3894417B"/>
    <w:rsid w:val="38B97A19"/>
    <w:rsid w:val="38CE602C"/>
    <w:rsid w:val="38DCBC5E"/>
    <w:rsid w:val="398571BD"/>
    <w:rsid w:val="39BA250E"/>
    <w:rsid w:val="3A040898"/>
    <w:rsid w:val="3A1A7458"/>
    <w:rsid w:val="3A788CBF"/>
    <w:rsid w:val="3A9476A5"/>
    <w:rsid w:val="3AB43B84"/>
    <w:rsid w:val="3B9FD8F9"/>
    <w:rsid w:val="3C23C6E3"/>
    <w:rsid w:val="3C6DDD3E"/>
    <w:rsid w:val="3C8093D8"/>
    <w:rsid w:val="3D15F02C"/>
    <w:rsid w:val="3DB78E27"/>
    <w:rsid w:val="3DFBEA75"/>
    <w:rsid w:val="3F701E64"/>
    <w:rsid w:val="3FA4CAF1"/>
    <w:rsid w:val="4019F6F1"/>
    <w:rsid w:val="40D78D00"/>
    <w:rsid w:val="41B64E69"/>
    <w:rsid w:val="41B70178"/>
    <w:rsid w:val="42847C1B"/>
    <w:rsid w:val="43521ECA"/>
    <w:rsid w:val="43780E98"/>
    <w:rsid w:val="43C5B16A"/>
    <w:rsid w:val="4414FD5C"/>
    <w:rsid w:val="445FC6C6"/>
    <w:rsid w:val="450F1A8C"/>
    <w:rsid w:val="45182A26"/>
    <w:rsid w:val="45186AD0"/>
    <w:rsid w:val="45962F5B"/>
    <w:rsid w:val="465B3118"/>
    <w:rsid w:val="467D5E05"/>
    <w:rsid w:val="46FD522C"/>
    <w:rsid w:val="479403C9"/>
    <w:rsid w:val="47E92799"/>
    <w:rsid w:val="48147B45"/>
    <w:rsid w:val="484AFDEB"/>
    <w:rsid w:val="4860E47B"/>
    <w:rsid w:val="48683700"/>
    <w:rsid w:val="48829285"/>
    <w:rsid w:val="48FDE83A"/>
    <w:rsid w:val="4A31EA59"/>
    <w:rsid w:val="4B35996B"/>
    <w:rsid w:val="4C42B9F1"/>
    <w:rsid w:val="4CCDA5C0"/>
    <w:rsid w:val="4D2D6F3C"/>
    <w:rsid w:val="4D373954"/>
    <w:rsid w:val="4D607D48"/>
    <w:rsid w:val="4DB47DC6"/>
    <w:rsid w:val="4E472E46"/>
    <w:rsid w:val="4E57E2A4"/>
    <w:rsid w:val="4E85B19B"/>
    <w:rsid w:val="4E98B899"/>
    <w:rsid w:val="4E9A37B2"/>
    <w:rsid w:val="4EAFA295"/>
    <w:rsid w:val="4F464D7A"/>
    <w:rsid w:val="4FA1F45A"/>
    <w:rsid w:val="5120407D"/>
    <w:rsid w:val="51B3FCE5"/>
    <w:rsid w:val="527C6489"/>
    <w:rsid w:val="52A70CC9"/>
    <w:rsid w:val="52BC10DE"/>
    <w:rsid w:val="53CD2A13"/>
    <w:rsid w:val="5432DBDB"/>
    <w:rsid w:val="55D564F4"/>
    <w:rsid w:val="55ED9615"/>
    <w:rsid w:val="5652402B"/>
    <w:rsid w:val="56BB0C97"/>
    <w:rsid w:val="5704CAD5"/>
    <w:rsid w:val="5712C788"/>
    <w:rsid w:val="57717173"/>
    <w:rsid w:val="57BD74AB"/>
    <w:rsid w:val="58BD9CC0"/>
    <w:rsid w:val="58D4C540"/>
    <w:rsid w:val="58E36CCB"/>
    <w:rsid w:val="59164E4D"/>
    <w:rsid w:val="5922EC7E"/>
    <w:rsid w:val="593108D0"/>
    <w:rsid w:val="59747DE6"/>
    <w:rsid w:val="5A6B26A3"/>
    <w:rsid w:val="5A7401EC"/>
    <w:rsid w:val="5AD00474"/>
    <w:rsid w:val="5C1B0D8D"/>
    <w:rsid w:val="5C9B9CD2"/>
    <w:rsid w:val="5CC96F35"/>
    <w:rsid w:val="5D07B88D"/>
    <w:rsid w:val="5D08DF17"/>
    <w:rsid w:val="5D740C59"/>
    <w:rsid w:val="5F6CC6D2"/>
    <w:rsid w:val="5F968D9A"/>
    <w:rsid w:val="5FA77787"/>
    <w:rsid w:val="610837D5"/>
    <w:rsid w:val="61189858"/>
    <w:rsid w:val="6166DDD7"/>
    <w:rsid w:val="61FFB612"/>
    <w:rsid w:val="622A273A"/>
    <w:rsid w:val="6240A8A7"/>
    <w:rsid w:val="62A40836"/>
    <w:rsid w:val="6387B430"/>
    <w:rsid w:val="63D0437A"/>
    <w:rsid w:val="650992E6"/>
    <w:rsid w:val="653262DA"/>
    <w:rsid w:val="65520152"/>
    <w:rsid w:val="65F9B789"/>
    <w:rsid w:val="65FC1426"/>
    <w:rsid w:val="66A1AAD0"/>
    <w:rsid w:val="66C0459F"/>
    <w:rsid w:val="6721C337"/>
    <w:rsid w:val="68003BE8"/>
    <w:rsid w:val="68D93708"/>
    <w:rsid w:val="6934DDA0"/>
    <w:rsid w:val="6AD2FDF6"/>
    <w:rsid w:val="6D10EC54"/>
    <w:rsid w:val="6D3EAD6F"/>
    <w:rsid w:val="6DC1C678"/>
    <w:rsid w:val="6EACBCB5"/>
    <w:rsid w:val="6F23CBFC"/>
    <w:rsid w:val="6F5A3242"/>
    <w:rsid w:val="6F7F69C5"/>
    <w:rsid w:val="6F8A78C4"/>
    <w:rsid w:val="6F8C1F3A"/>
    <w:rsid w:val="701733C1"/>
    <w:rsid w:val="70488D16"/>
    <w:rsid w:val="70A30219"/>
    <w:rsid w:val="70D29048"/>
    <w:rsid w:val="7156CF15"/>
    <w:rsid w:val="7158A37C"/>
    <w:rsid w:val="7216BB82"/>
    <w:rsid w:val="7221071C"/>
    <w:rsid w:val="72A5BFCE"/>
    <w:rsid w:val="72F43EAC"/>
    <w:rsid w:val="73304C2E"/>
    <w:rsid w:val="73956158"/>
    <w:rsid w:val="740C1E8C"/>
    <w:rsid w:val="742D91F5"/>
    <w:rsid w:val="77A47333"/>
    <w:rsid w:val="77CD40A8"/>
    <w:rsid w:val="77E32132"/>
    <w:rsid w:val="790C5632"/>
    <w:rsid w:val="793DF3E7"/>
    <w:rsid w:val="79528E4A"/>
    <w:rsid w:val="796B2A27"/>
    <w:rsid w:val="79B84939"/>
    <w:rsid w:val="7A3FF48D"/>
    <w:rsid w:val="7A8EAB5F"/>
    <w:rsid w:val="7AD1BEF2"/>
    <w:rsid w:val="7B1335B6"/>
    <w:rsid w:val="7B4BDA44"/>
    <w:rsid w:val="7BE5A44B"/>
    <w:rsid w:val="7CB033CF"/>
    <w:rsid w:val="7CE2E8F6"/>
    <w:rsid w:val="7D2208C9"/>
    <w:rsid w:val="7D57CDAE"/>
    <w:rsid w:val="7D9715F9"/>
    <w:rsid w:val="7DB78425"/>
    <w:rsid w:val="7DEC5F64"/>
    <w:rsid w:val="7E04CC2D"/>
    <w:rsid w:val="7EFAEF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E8083"/>
  <w15:chartTrackingRefBased/>
  <w15:docId w15:val="{0C0F5B53-76A2-4132-B5D2-747447E22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23B"/>
    <w:pPr>
      <w:spacing w:before="100" w:beforeAutospacing="1" w:after="100" w:afterAutospacing="1" w:line="240" w:lineRule="auto"/>
    </w:pPr>
    <w:rPr>
      <w:rFonts w:ascii="Calibri" w:eastAsia="Times New Roman" w:hAnsi="Calibri" w:cs="Calibri"/>
      <w:lang w:eastAsia="en-GB"/>
    </w:rPr>
  </w:style>
  <w:style w:type="paragraph" w:styleId="Heading1">
    <w:name w:val="heading 1"/>
    <w:basedOn w:val="Normal"/>
    <w:next w:val="Normal"/>
    <w:link w:val="Heading1Char"/>
    <w:uiPriority w:val="9"/>
    <w:qFormat/>
    <w:rsid w:val="002377CA"/>
    <w:pPr>
      <w:keepNext/>
      <w:keepLines/>
      <w:spacing w:before="240" w:after="0"/>
      <w:outlineLvl w:val="0"/>
    </w:pPr>
    <w:rPr>
      <w:rFonts w:ascii="Arial" w:eastAsiaTheme="majorEastAsia" w:hAnsi="Arial" w:cs="Arial"/>
      <w:b/>
      <w:bCs/>
      <w:sz w:val="40"/>
      <w:szCs w:val="40"/>
    </w:rPr>
  </w:style>
  <w:style w:type="paragraph" w:styleId="Heading2">
    <w:name w:val="heading 2"/>
    <w:basedOn w:val="Normal"/>
    <w:next w:val="Normal"/>
    <w:link w:val="Heading2Char"/>
    <w:uiPriority w:val="9"/>
    <w:unhideWhenUsed/>
    <w:qFormat/>
    <w:rsid w:val="00BA7D65"/>
    <w:pPr>
      <w:keepNext/>
      <w:keepLines/>
      <w:spacing w:before="40" w:after="0"/>
      <w:outlineLvl w:val="1"/>
    </w:pPr>
    <w:rPr>
      <w:rFonts w:ascii="Arial" w:eastAsiaTheme="majorEastAsia" w:hAnsi="Arial" w:cs="Arial"/>
      <w:b/>
      <w:bCs/>
      <w:sz w:val="32"/>
      <w:szCs w:val="32"/>
    </w:rPr>
  </w:style>
  <w:style w:type="paragraph" w:styleId="Heading3">
    <w:name w:val="heading 3"/>
    <w:basedOn w:val="Normal"/>
    <w:next w:val="Normal"/>
    <w:link w:val="Heading3Char"/>
    <w:uiPriority w:val="9"/>
    <w:unhideWhenUsed/>
    <w:qFormat/>
    <w:rsid w:val="00BA7D65"/>
    <w:pPr>
      <w:keepNext/>
      <w:keepLines/>
      <w:spacing w:before="40" w:after="0"/>
      <w:outlineLvl w:val="2"/>
    </w:pPr>
    <w:rPr>
      <w:rFonts w:ascii="Arial" w:eastAsiaTheme="majorEastAsia"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36735"/>
    <w:rPr>
      <w:rFonts w:ascii="Times New Roman" w:hAnsi="Times New Roman" w:cs="Times New Roman"/>
      <w:sz w:val="24"/>
      <w:szCs w:val="24"/>
    </w:rPr>
  </w:style>
  <w:style w:type="character" w:customStyle="1" w:styleId="normaltextrun">
    <w:name w:val="normaltextrun"/>
    <w:basedOn w:val="DefaultParagraphFont"/>
    <w:rsid w:val="00D36735"/>
  </w:style>
  <w:style w:type="character" w:customStyle="1" w:styleId="eop">
    <w:name w:val="eop"/>
    <w:basedOn w:val="DefaultParagraphFont"/>
    <w:rsid w:val="00D36735"/>
  </w:style>
  <w:style w:type="paragraph" w:styleId="NoSpacing">
    <w:name w:val="No Spacing"/>
    <w:basedOn w:val="Normal"/>
    <w:uiPriority w:val="1"/>
    <w:qFormat/>
    <w:rsid w:val="00F839D1"/>
    <w:pPr>
      <w:autoSpaceDE w:val="0"/>
      <w:autoSpaceDN w:val="0"/>
      <w:adjustRightInd w:val="0"/>
    </w:pPr>
    <w:rPr>
      <w:rFonts w:ascii="Times New Roman" w:hAnsi="Times New Roman"/>
      <w:sz w:val="18"/>
      <w:szCs w:val="18"/>
      <w:lang w:val="en-US"/>
    </w:rPr>
  </w:style>
  <w:style w:type="character" w:customStyle="1" w:styleId="Heading1Char">
    <w:name w:val="Heading 1 Char"/>
    <w:basedOn w:val="DefaultParagraphFont"/>
    <w:link w:val="Heading1"/>
    <w:uiPriority w:val="9"/>
    <w:rsid w:val="002377CA"/>
    <w:rPr>
      <w:rFonts w:ascii="Arial" w:eastAsiaTheme="majorEastAsia" w:hAnsi="Arial" w:cs="Arial"/>
      <w:b/>
      <w:bCs/>
      <w:sz w:val="40"/>
      <w:szCs w:val="40"/>
      <w:lang w:eastAsia="en-GB"/>
    </w:rPr>
  </w:style>
  <w:style w:type="character" w:customStyle="1" w:styleId="Heading3Char">
    <w:name w:val="Heading 3 Char"/>
    <w:basedOn w:val="DefaultParagraphFont"/>
    <w:link w:val="Heading3"/>
    <w:uiPriority w:val="9"/>
    <w:rsid w:val="00BA7D65"/>
    <w:rPr>
      <w:rFonts w:ascii="Arial" w:eastAsiaTheme="majorEastAsia" w:hAnsi="Arial" w:cs="Arial"/>
      <w:b/>
      <w:bCs/>
      <w:sz w:val="24"/>
      <w:szCs w:val="24"/>
      <w:lang w:eastAsia="en-GB"/>
    </w:rPr>
  </w:style>
  <w:style w:type="paragraph" w:styleId="ListParagraph">
    <w:name w:val="List Paragraph"/>
    <w:basedOn w:val="Normal"/>
    <w:uiPriority w:val="34"/>
    <w:qFormat/>
    <w:rsid w:val="00E25675"/>
    <w:pPr>
      <w:spacing w:after="0" w:line="480" w:lineRule="auto"/>
      <w:ind w:left="720"/>
      <w:contextualSpacing/>
      <w:jc w:val="both"/>
    </w:pPr>
    <w:rPr>
      <w:rFonts w:ascii="Arial" w:eastAsia="Calibri" w:hAnsi="Arial" w:cs="Times New Roman"/>
      <w:sz w:val="24"/>
      <w:szCs w:val="24"/>
    </w:rPr>
  </w:style>
  <w:style w:type="paragraph" w:customStyle="1" w:styleId="EndNoteBibliographyTitle">
    <w:name w:val="EndNote Bibliography Title"/>
    <w:basedOn w:val="Normal"/>
    <w:link w:val="EndNoteBibliographyTitleChar"/>
    <w:rsid w:val="00E25675"/>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E25675"/>
    <w:rPr>
      <w:rFonts w:ascii="Calibri Light" w:eastAsia="Times New Roman" w:hAnsi="Calibri Light" w:cs="Calibri Light"/>
      <w:noProof/>
      <w:sz w:val="32"/>
      <w:lang w:val="en-US" w:eastAsia="en-GB"/>
    </w:rPr>
  </w:style>
  <w:style w:type="paragraph" w:customStyle="1" w:styleId="EndNoteBibliography">
    <w:name w:val="EndNote Bibliography"/>
    <w:basedOn w:val="Normal"/>
    <w:link w:val="EndNoteBibliographyChar"/>
    <w:rsid w:val="00E25675"/>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E25675"/>
    <w:rPr>
      <w:rFonts w:ascii="Calibri Light" w:eastAsia="Times New Roman" w:hAnsi="Calibri Light" w:cs="Calibri Light"/>
      <w:noProof/>
      <w:sz w:val="32"/>
      <w:lang w:val="en-US" w:eastAsia="en-GB"/>
    </w:rPr>
  </w:style>
  <w:style w:type="paragraph" w:customStyle="1" w:styleId="Figure">
    <w:name w:val="Figure"/>
    <w:basedOn w:val="Normal"/>
    <w:qFormat/>
    <w:rsid w:val="00637098"/>
    <w:pPr>
      <w:spacing w:afterAutospacing="0"/>
      <w:jc w:val="both"/>
    </w:pPr>
    <w:rPr>
      <w:rFonts w:ascii="Arial" w:eastAsia="Calibri" w:hAnsi="Arial" w:cs="Times New Roman"/>
      <w:b/>
      <w:bCs/>
      <w:sz w:val="23"/>
      <w:szCs w:val="23"/>
      <w:lang w:val="en-US"/>
    </w:rPr>
  </w:style>
  <w:style w:type="character" w:customStyle="1" w:styleId="Heading2Char">
    <w:name w:val="Heading 2 Char"/>
    <w:basedOn w:val="DefaultParagraphFont"/>
    <w:link w:val="Heading2"/>
    <w:uiPriority w:val="9"/>
    <w:rsid w:val="00BA7D65"/>
    <w:rPr>
      <w:rFonts w:ascii="Arial" w:eastAsiaTheme="majorEastAsia" w:hAnsi="Arial" w:cs="Arial"/>
      <w:b/>
      <w:bCs/>
      <w:sz w:val="32"/>
      <w:szCs w:val="32"/>
      <w:lang w:eastAsia="en-GB"/>
    </w:rPr>
  </w:style>
  <w:style w:type="character" w:styleId="CommentReference">
    <w:name w:val="annotation reference"/>
    <w:basedOn w:val="DefaultParagraphFont"/>
    <w:uiPriority w:val="99"/>
    <w:semiHidden/>
    <w:unhideWhenUsed/>
    <w:rsid w:val="004D1AFF"/>
    <w:rPr>
      <w:sz w:val="16"/>
      <w:szCs w:val="16"/>
    </w:rPr>
  </w:style>
  <w:style w:type="paragraph" w:styleId="Subtitle">
    <w:name w:val="Subtitle"/>
    <w:basedOn w:val="Normal"/>
    <w:next w:val="Normal"/>
    <w:link w:val="SubtitleChar"/>
    <w:uiPriority w:val="11"/>
    <w:qFormat/>
    <w:rsid w:val="004D1AFF"/>
    <w:rPr>
      <w:rFonts w:ascii="Times New Roman" w:hAnsi="Times New Roman" w:cs="Times New Roman"/>
      <w:sz w:val="20"/>
      <w:szCs w:val="20"/>
      <w:lang w:val="en-US"/>
    </w:rPr>
  </w:style>
  <w:style w:type="character" w:customStyle="1" w:styleId="SubtitleChar">
    <w:name w:val="Subtitle Char"/>
    <w:basedOn w:val="DefaultParagraphFont"/>
    <w:link w:val="Subtitle"/>
    <w:uiPriority w:val="11"/>
    <w:rsid w:val="004D1AFF"/>
    <w:rPr>
      <w:rFonts w:ascii="Times New Roman" w:eastAsia="Times New Roman" w:hAnsi="Times New Roman" w:cs="Times New Roman"/>
      <w:sz w:val="20"/>
      <w:szCs w:val="20"/>
      <w:lang w:val="en-US"/>
    </w:rPr>
  </w:style>
  <w:style w:type="paragraph" w:styleId="CommentText">
    <w:name w:val="annotation text"/>
    <w:basedOn w:val="Normal"/>
    <w:link w:val="CommentTextChar1"/>
    <w:uiPriority w:val="99"/>
    <w:unhideWhenUsed/>
    <w:rsid w:val="004D1AFF"/>
    <w:pPr>
      <w:spacing w:after="0"/>
      <w:jc w:val="both"/>
    </w:pPr>
    <w:rPr>
      <w:rFonts w:ascii="Arial" w:eastAsia="Calibri" w:hAnsi="Arial" w:cs="Times New Roman"/>
      <w:sz w:val="20"/>
      <w:szCs w:val="20"/>
    </w:rPr>
  </w:style>
  <w:style w:type="character" w:customStyle="1" w:styleId="CommentTextChar">
    <w:name w:val="Comment Text Char"/>
    <w:basedOn w:val="DefaultParagraphFont"/>
    <w:uiPriority w:val="99"/>
    <w:semiHidden/>
    <w:rsid w:val="004D1AFF"/>
    <w:rPr>
      <w:sz w:val="20"/>
      <w:szCs w:val="20"/>
    </w:rPr>
  </w:style>
  <w:style w:type="character" w:customStyle="1" w:styleId="CommentTextChar1">
    <w:name w:val="Comment Text Char1"/>
    <w:basedOn w:val="DefaultParagraphFont"/>
    <w:link w:val="CommentText"/>
    <w:uiPriority w:val="99"/>
    <w:rsid w:val="004D1AFF"/>
    <w:rPr>
      <w:rFonts w:ascii="Arial" w:eastAsia="Calibri" w:hAnsi="Arial" w:cs="Times New Roman"/>
      <w:sz w:val="20"/>
      <w:szCs w:val="20"/>
    </w:rPr>
  </w:style>
  <w:style w:type="paragraph" w:customStyle="1" w:styleId="Table">
    <w:name w:val="Table"/>
    <w:basedOn w:val="Figure"/>
    <w:qFormat/>
    <w:rsid w:val="004D1AFF"/>
    <w:pPr>
      <w:numPr>
        <w:numId w:val="4"/>
      </w:numPr>
    </w:pPr>
    <w:rPr>
      <w:lang w:val="en-GB"/>
    </w:rPr>
  </w:style>
  <w:style w:type="paragraph" w:styleId="BalloonText">
    <w:name w:val="Balloon Text"/>
    <w:basedOn w:val="Normal"/>
    <w:link w:val="BalloonTextChar"/>
    <w:uiPriority w:val="99"/>
    <w:semiHidden/>
    <w:unhideWhenUsed/>
    <w:rsid w:val="004D1AF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1AFF"/>
    <w:rPr>
      <w:rFonts w:ascii="Segoe UI" w:hAnsi="Segoe UI" w:cs="Segoe UI"/>
      <w:sz w:val="18"/>
      <w:szCs w:val="18"/>
    </w:rPr>
  </w:style>
  <w:style w:type="table" w:styleId="TableGrid">
    <w:name w:val="Table Grid"/>
    <w:basedOn w:val="TableNormal"/>
    <w:uiPriority w:val="39"/>
    <w:rsid w:val="00C57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86C3B"/>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75F6"/>
    <w:pPr>
      <w:spacing w:after="0" w:line="240" w:lineRule="auto"/>
    </w:pPr>
    <w:rPr>
      <w:rFonts w:ascii="Calibri" w:eastAsia="Times New Roman" w:hAnsi="Calibri" w:cs="Calibri"/>
      <w:lang w:eastAsia="en-GB"/>
    </w:rPr>
  </w:style>
  <w:style w:type="paragraph" w:styleId="CommentSubject">
    <w:name w:val="annotation subject"/>
    <w:basedOn w:val="CommentText"/>
    <w:next w:val="CommentText"/>
    <w:link w:val="CommentSubjectChar"/>
    <w:uiPriority w:val="99"/>
    <w:semiHidden/>
    <w:unhideWhenUsed/>
    <w:rsid w:val="00F435D9"/>
    <w:pPr>
      <w:spacing w:after="100"/>
      <w:jc w:val="left"/>
    </w:pPr>
    <w:rPr>
      <w:rFonts w:ascii="Calibri" w:eastAsia="Times New Roman" w:hAnsi="Calibri" w:cs="Calibri"/>
      <w:b/>
      <w:bCs/>
    </w:rPr>
  </w:style>
  <w:style w:type="character" w:customStyle="1" w:styleId="CommentSubjectChar">
    <w:name w:val="Comment Subject Char"/>
    <w:basedOn w:val="CommentTextChar1"/>
    <w:link w:val="CommentSubject"/>
    <w:uiPriority w:val="99"/>
    <w:semiHidden/>
    <w:rsid w:val="00F435D9"/>
    <w:rPr>
      <w:rFonts w:ascii="Calibri" w:eastAsia="Times New Roman" w:hAnsi="Calibri" w:cs="Calibri"/>
      <w:b/>
      <w:bCs/>
      <w:sz w:val="20"/>
      <w:szCs w:val="20"/>
      <w:lang w:eastAsia="en-GB"/>
    </w:rPr>
  </w:style>
  <w:style w:type="character" w:styleId="SubtleReference">
    <w:name w:val="Subtle Reference"/>
    <w:basedOn w:val="DefaultParagraphFont"/>
    <w:uiPriority w:val="31"/>
    <w:qFormat/>
    <w:rsid w:val="007075CB"/>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302991">
      <w:bodyDiv w:val="1"/>
      <w:marLeft w:val="0"/>
      <w:marRight w:val="0"/>
      <w:marTop w:val="0"/>
      <w:marBottom w:val="0"/>
      <w:divBdr>
        <w:top w:val="none" w:sz="0" w:space="0" w:color="auto"/>
        <w:left w:val="none" w:sz="0" w:space="0" w:color="auto"/>
        <w:bottom w:val="none" w:sz="0" w:space="0" w:color="auto"/>
        <w:right w:val="none" w:sz="0" w:space="0" w:color="auto"/>
      </w:divBdr>
    </w:div>
    <w:div w:id="685522405">
      <w:bodyDiv w:val="1"/>
      <w:marLeft w:val="0"/>
      <w:marRight w:val="0"/>
      <w:marTop w:val="0"/>
      <w:marBottom w:val="0"/>
      <w:divBdr>
        <w:top w:val="none" w:sz="0" w:space="0" w:color="auto"/>
        <w:left w:val="none" w:sz="0" w:space="0" w:color="auto"/>
        <w:bottom w:val="none" w:sz="0" w:space="0" w:color="auto"/>
        <w:right w:val="none" w:sz="0" w:space="0" w:color="auto"/>
      </w:divBdr>
    </w:div>
    <w:div w:id="861824568">
      <w:bodyDiv w:val="1"/>
      <w:marLeft w:val="0"/>
      <w:marRight w:val="0"/>
      <w:marTop w:val="0"/>
      <w:marBottom w:val="0"/>
      <w:divBdr>
        <w:top w:val="none" w:sz="0" w:space="0" w:color="auto"/>
        <w:left w:val="none" w:sz="0" w:space="0" w:color="auto"/>
        <w:bottom w:val="none" w:sz="0" w:space="0" w:color="auto"/>
        <w:right w:val="none" w:sz="0" w:space="0" w:color="auto"/>
      </w:divBdr>
      <w:divsChild>
        <w:div w:id="1708262097">
          <w:marLeft w:val="0"/>
          <w:marRight w:val="0"/>
          <w:marTop w:val="0"/>
          <w:marBottom w:val="0"/>
          <w:divBdr>
            <w:top w:val="none" w:sz="0" w:space="0" w:color="auto"/>
            <w:left w:val="none" w:sz="0" w:space="0" w:color="auto"/>
            <w:bottom w:val="none" w:sz="0" w:space="0" w:color="auto"/>
            <w:right w:val="none" w:sz="0" w:space="0" w:color="auto"/>
          </w:divBdr>
        </w:div>
        <w:div w:id="269582049">
          <w:marLeft w:val="0"/>
          <w:marRight w:val="0"/>
          <w:marTop w:val="0"/>
          <w:marBottom w:val="0"/>
          <w:divBdr>
            <w:top w:val="none" w:sz="0" w:space="0" w:color="auto"/>
            <w:left w:val="none" w:sz="0" w:space="0" w:color="auto"/>
            <w:bottom w:val="none" w:sz="0" w:space="0" w:color="auto"/>
            <w:right w:val="none" w:sz="0" w:space="0" w:color="auto"/>
          </w:divBdr>
        </w:div>
        <w:div w:id="3626803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5" Type="http://schemas.openxmlformats.org/officeDocument/2006/relationships/numbering" Target="numbering.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995489F4A85E49909A44FB38AF4BA1" ma:contentTypeVersion="8" ma:contentTypeDescription="Create a new document." ma:contentTypeScope="" ma:versionID="b9408c1751ecc8dc0e9541bfd039cf05">
  <xsd:schema xmlns:xsd="http://www.w3.org/2001/XMLSchema" xmlns:xs="http://www.w3.org/2001/XMLSchema" xmlns:p="http://schemas.microsoft.com/office/2006/metadata/properties" xmlns:ns2="91c59266-34fd-4235-9e44-0f57dac5155e" targetNamespace="http://schemas.microsoft.com/office/2006/metadata/properties" ma:root="true" ma:fieldsID="a1d9f85b8e3a98a24c95fe12e1811b46" ns2:_="">
    <xsd:import namespace="91c59266-34fd-4235-9e44-0f57dac515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c59266-34fd-4235-9e44-0f57dac515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A8C2F2C-F43E-4D8F-AB9E-7F656B9AB06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C55CD84-32CE-4882-86AC-3569BAF042EA}">
  <ds:schemaRefs>
    <ds:schemaRef ds:uri="http://schemas.openxmlformats.org/officeDocument/2006/bibliography"/>
  </ds:schemaRefs>
</ds:datastoreItem>
</file>

<file path=customXml/itemProps3.xml><?xml version="1.0" encoding="utf-8"?>
<ds:datastoreItem xmlns:ds="http://schemas.openxmlformats.org/officeDocument/2006/customXml" ds:itemID="{77425EA0-7CEE-481E-A2A4-A47ED325D9B2}">
  <ds:schemaRefs>
    <ds:schemaRef ds:uri="http://schemas.microsoft.com/sharepoint/v3/contenttype/forms"/>
  </ds:schemaRefs>
</ds:datastoreItem>
</file>

<file path=customXml/itemProps4.xml><?xml version="1.0" encoding="utf-8"?>
<ds:datastoreItem xmlns:ds="http://schemas.openxmlformats.org/officeDocument/2006/customXml" ds:itemID="{46385013-6ED6-44DC-AC58-33DAB67A99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c59266-34fd-4235-9e44-0f57dac515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2004</Words>
  <Characters>6842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lter</dc:creator>
  <cp:keywords/>
  <dc:description/>
  <cp:lastModifiedBy>Jamie Coulter</cp:lastModifiedBy>
  <cp:revision>2</cp:revision>
  <dcterms:created xsi:type="dcterms:W3CDTF">2022-04-22T11:36:00Z</dcterms:created>
  <dcterms:modified xsi:type="dcterms:W3CDTF">2022-04-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995489F4A85E49909A44FB38AF4BA1</vt:lpwstr>
  </property>
</Properties>
</file>